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r w:rsidRPr="00C1588D">
        <w:rPr>
          <w:rFonts w:cs="Times New Roman"/>
          <w:sz w:val="28"/>
          <w:szCs w:val="28"/>
        </w:rPr>
        <w:t>JAMES COOK UNIVERSITY</w:t>
      </w:r>
    </w:p>
    <w:p w14:paraId="0382315A" w14:textId="77777777" w:rsidR="00D06425" w:rsidRPr="00C1588D" w:rsidRDefault="00D06425" w:rsidP="001F37AF">
      <w:pPr>
        <w:pStyle w:val="Title"/>
      </w:pPr>
      <w:r w:rsidRPr="00C1588D">
        <w:t xml:space="preserve">SCHOOL OF </w:t>
      </w:r>
      <w:r w:rsidRPr="001F37AF">
        <w:t>ENGINEERING</w:t>
      </w:r>
    </w:p>
    <w:p w14:paraId="34AC07D0" w14:textId="77777777" w:rsidR="00D06425" w:rsidRPr="00C1588D" w:rsidRDefault="00D06425" w:rsidP="00D06425">
      <w:pPr>
        <w:jc w:val="center"/>
        <w:rPr>
          <w:rFonts w:cs="Times New Roman"/>
          <w:sz w:val="48"/>
          <w:szCs w:val="48"/>
        </w:rPr>
      </w:pPr>
    </w:p>
    <w:p w14:paraId="46B4804B" w14:textId="13A6F415" w:rsidR="00D06425" w:rsidRPr="00C1588D" w:rsidRDefault="00D06425" w:rsidP="00D06425">
      <w:pPr>
        <w:jc w:val="center"/>
        <w:rPr>
          <w:rFonts w:cs="Times New Roman"/>
          <w:sz w:val="48"/>
          <w:szCs w:val="48"/>
        </w:rPr>
      </w:pPr>
      <w:r w:rsidRPr="00C1588D">
        <w:rPr>
          <w:rFonts w:cs="Times New Roman"/>
          <w:sz w:val="48"/>
          <w:szCs w:val="48"/>
        </w:rPr>
        <w:t>EG401</w:t>
      </w:r>
      <w:r w:rsidR="001F37AF">
        <w:rPr>
          <w:rFonts w:cs="Times New Roman"/>
          <w:sz w:val="48"/>
          <w:szCs w:val="48"/>
        </w:rPr>
        <w:t>2</w:t>
      </w:r>
    </w:p>
    <w:p w14:paraId="15AA8CE6" w14:textId="77777777" w:rsidR="00D06425" w:rsidRPr="00C1588D" w:rsidRDefault="00D06425" w:rsidP="00D06425">
      <w:pPr>
        <w:jc w:val="center"/>
        <w:rPr>
          <w:rFonts w:cs="Times New Roman"/>
          <w:sz w:val="48"/>
          <w:szCs w:val="48"/>
        </w:rPr>
      </w:pPr>
    </w:p>
    <w:p w14:paraId="4AEC0A41" w14:textId="3ECB2B5E" w:rsidR="00D06425" w:rsidRPr="00C1588D" w:rsidRDefault="00D06425" w:rsidP="00C71CCD">
      <w:pPr>
        <w:pStyle w:val="Heading1"/>
        <w:jc w:val="center"/>
      </w:pPr>
      <w:r>
        <w:t xml:space="preserve">THESIS </w:t>
      </w:r>
      <w:r w:rsidR="00C71CCD">
        <w:t>REPORT</w:t>
      </w:r>
      <w:r>
        <w:t xml:space="preserve">: </w:t>
      </w:r>
      <w:r>
        <w:br/>
        <w:t>NON-DESTRUCTIVE THICKNESS TESTING USING A UAV COPTER DRONE</w:t>
      </w:r>
    </w:p>
    <w:p w14:paraId="5C522A04" w14:textId="77777777" w:rsidR="00D06425" w:rsidRPr="00C1588D" w:rsidRDefault="00D06425" w:rsidP="00D06425">
      <w:pPr>
        <w:jc w:val="center"/>
        <w:rPr>
          <w:rFonts w:cs="Times New Roman"/>
          <w:sz w:val="40"/>
          <w:szCs w:val="40"/>
        </w:rPr>
      </w:pP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3A652A3E" w14:textId="03309E49" w:rsidR="00D06425" w:rsidRPr="00C1588D" w:rsidRDefault="00D06425" w:rsidP="00D06425">
      <w:pPr>
        <w:jc w:val="center"/>
        <w:rPr>
          <w:rFonts w:cs="Times New Roman"/>
          <w:sz w:val="36"/>
          <w:szCs w:val="36"/>
        </w:rP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p>
    <w:p w14:paraId="56126AA2" w14:textId="77777777" w:rsidR="00D06425" w:rsidRPr="00C1588D" w:rsidRDefault="00D06425" w:rsidP="00D06425">
      <w:pPr>
        <w:jc w:val="center"/>
        <w:rPr>
          <w:rFonts w:cs="Times New Roman"/>
          <w:sz w:val="36"/>
          <w:szCs w:val="36"/>
        </w:rPr>
      </w:pPr>
    </w:p>
    <w:p w14:paraId="1B91A817" w14:textId="77777777" w:rsidR="00D06425" w:rsidRPr="00C1588D" w:rsidRDefault="00D06425" w:rsidP="00D06425">
      <w:pPr>
        <w:jc w:val="center"/>
        <w:rPr>
          <w:rFonts w:cs="Times New Roman"/>
          <w:sz w:val="28"/>
          <w:szCs w:val="28"/>
        </w:rPr>
      </w:pPr>
      <w:r w:rsidRPr="00C1588D">
        <w:rPr>
          <w:rFonts w:cs="Times New Roman"/>
          <w:sz w:val="28"/>
          <w:szCs w:val="28"/>
        </w:rPr>
        <w:t>May 8</w:t>
      </w:r>
      <w:r w:rsidRPr="00C1588D">
        <w:rPr>
          <w:rFonts w:cs="Times New Roman"/>
          <w:sz w:val="28"/>
          <w:szCs w:val="28"/>
          <w:vertAlign w:val="superscript"/>
        </w:rPr>
        <w:t>th</w:t>
      </w:r>
      <w:r w:rsidRPr="00C1588D">
        <w:rPr>
          <w:rFonts w:cs="Times New Roman"/>
          <w:sz w:val="28"/>
          <w:szCs w:val="28"/>
        </w:rPr>
        <w:t xml:space="preserve"> 2015</w:t>
      </w:r>
    </w:p>
    <w:p w14:paraId="15CCF96F" w14:textId="77777777" w:rsidR="008819DA" w:rsidRDefault="008819DA" w:rsidP="00BC193F">
      <w:pPr>
        <w:ind w:left="720"/>
        <w:jc w:val="both"/>
        <w:sectPr w:rsidR="008819DA" w:rsidSect="00C9132B">
          <w:headerReference w:type="default" r:id="rId8"/>
          <w:footerReference w:type="default" r:id="rId9"/>
          <w:footerReference w:type="first" r:id="rId10"/>
          <w:pgSz w:w="11906" w:h="16838"/>
          <w:pgMar w:top="1418" w:right="1440" w:bottom="1440" w:left="1440" w:header="708" w:footer="708" w:gutter="0"/>
          <w:pgNumType w:fmt="lowerRoman" w:start="1"/>
          <w:cols w:space="708"/>
          <w:docGrid w:linePitch="360"/>
        </w:sectPr>
      </w:pPr>
    </w:p>
    <w:p w14:paraId="6D3ED574" w14:textId="77777777" w:rsidR="008819DA" w:rsidRDefault="008819DA" w:rsidP="00336094">
      <w:pPr>
        <w:pStyle w:val="Heading1"/>
        <w:jc w:val="center"/>
      </w:pPr>
      <w:r>
        <w:lastRenderedPageBreak/>
        <w:t>Statement of Access</w:t>
      </w:r>
    </w:p>
    <w:p w14:paraId="796ABCA2" w14:textId="77777777" w:rsidR="00336094" w:rsidRPr="00336094" w:rsidRDefault="00336094" w:rsidP="00336094"/>
    <w:p w14:paraId="08AB224F" w14:textId="77777777" w:rsidR="008819DA" w:rsidRDefault="008819DA" w:rsidP="00BC193F">
      <w:pPr>
        <w:ind w:left="720"/>
        <w:jc w:val="both"/>
      </w:pPr>
      <w:r>
        <w:t xml:space="preserve"> I, the undersigned, author of this work, understand that James Cook University may make this thesis available for use within the University Library and, via the Australian Digital Theses network, for use elsewhere.</w:t>
      </w:r>
    </w:p>
    <w:p w14:paraId="3E592B0D" w14:textId="596240B5" w:rsidR="008819DA" w:rsidRDefault="008819DA" w:rsidP="00BC193F">
      <w:pPr>
        <w:ind w:left="720"/>
        <w:jc w:val="both"/>
      </w:pPr>
      <w:r>
        <w:t xml:space="preserve"> I understand that, as an unpublished work, a thesis has significant protection under the Copyright Act and I do not wish to place any further restriction on access to this work.</w:t>
      </w:r>
    </w:p>
    <w:p w14:paraId="0DAA0267" w14:textId="77777777" w:rsidR="00C9132B" w:rsidRDefault="00C9132B" w:rsidP="00C9132B"/>
    <w:p w14:paraId="4E2AE549" w14:textId="77777777" w:rsidR="00C9132B" w:rsidRDefault="00C9132B" w:rsidP="00C9132B"/>
    <w:p w14:paraId="33267E1D" w14:textId="5EAB0061" w:rsidR="00C9132B" w:rsidRDefault="00C9132B" w:rsidP="00C9132B">
      <w:pPr>
        <w:jc w:val="center"/>
      </w:pPr>
      <w:r>
        <w:t>Signature</w:t>
      </w:r>
      <w:proofErr w:type="gramStart"/>
      <w:r>
        <w:t>:_</w:t>
      </w:r>
      <w:proofErr w:type="gramEnd"/>
      <w:r>
        <w:t>__________________</w:t>
      </w:r>
    </w:p>
    <w:p w14:paraId="7A0F7D14" w14:textId="77777777" w:rsidR="00C9132B" w:rsidRDefault="00C9132B" w:rsidP="00C9132B">
      <w:pPr>
        <w:jc w:val="center"/>
        <w:sectPr w:rsidR="00C9132B" w:rsidSect="00321BED">
          <w:pgSz w:w="11906" w:h="16838"/>
          <w:pgMar w:top="1418" w:right="1440" w:bottom="1440" w:left="1440" w:header="708" w:footer="708" w:gutter="0"/>
          <w:pgNumType w:start="3"/>
          <w:cols w:space="708"/>
          <w:docGrid w:linePitch="360"/>
        </w:sectPr>
      </w:pPr>
      <w:r>
        <w:br/>
        <w:t>Date</w:t>
      </w:r>
      <w:proofErr w:type="gramStart"/>
      <w:r>
        <w:t>:_</w:t>
      </w:r>
      <w:proofErr w:type="gramEnd"/>
      <w:r>
        <w:t xml:space="preserve">_________________ </w:t>
      </w:r>
    </w:p>
    <w:p w14:paraId="02185EB8" w14:textId="77777777" w:rsidR="00C9132B" w:rsidRDefault="00C9132B" w:rsidP="00BA3D72">
      <w:pPr>
        <w:pStyle w:val="Heading1"/>
        <w:ind w:left="720"/>
        <w:jc w:val="center"/>
      </w:pPr>
      <w:r>
        <w:lastRenderedPageBreak/>
        <w:t>Declaration of Sources</w:t>
      </w:r>
    </w:p>
    <w:p w14:paraId="3C396D06" w14:textId="59083931" w:rsidR="00C9132B" w:rsidRDefault="00D502DF" w:rsidP="00051308">
      <w:pPr>
        <w:ind w:left="720"/>
        <w:jc w:val="both"/>
      </w:pPr>
      <w:r>
        <w:br/>
      </w:r>
      <w:r w:rsidR="00C9132B">
        <w:t xml:space="preserve">I declare that this thesis is my own work and has not been submitted in any form for another degree or diploma at any university or other institution of tertiary education. Information derived from the published or unpublished work of others has been acknowledged in the text and a list of references is given. </w:t>
      </w:r>
    </w:p>
    <w:p w14:paraId="7BF9C71C" w14:textId="77777777" w:rsidR="00C9132B" w:rsidRDefault="00C9132B" w:rsidP="00BA3D72">
      <w:pPr>
        <w:ind w:left="720"/>
      </w:pPr>
    </w:p>
    <w:p w14:paraId="20F02EE5" w14:textId="77777777" w:rsidR="00C9132B" w:rsidRDefault="00C9132B" w:rsidP="00BA3D72">
      <w:pPr>
        <w:ind w:left="720"/>
        <w:jc w:val="center"/>
      </w:pPr>
      <w:r>
        <w:t>Signature</w:t>
      </w:r>
      <w:proofErr w:type="gramStart"/>
      <w:r>
        <w:t>:_</w:t>
      </w:r>
      <w:proofErr w:type="gramEnd"/>
      <w:r>
        <w:t>__________________</w:t>
      </w:r>
    </w:p>
    <w:p w14:paraId="7AB84B31" w14:textId="77777777" w:rsidR="00C9132B" w:rsidRDefault="00C9132B" w:rsidP="00BA3D72">
      <w:pPr>
        <w:ind w:left="720"/>
        <w:jc w:val="center"/>
      </w:pPr>
      <w:r>
        <w:br/>
        <w:t>Date</w:t>
      </w:r>
      <w:proofErr w:type="gramStart"/>
      <w:r>
        <w:t>:_</w:t>
      </w:r>
      <w:proofErr w:type="gramEnd"/>
      <w:r>
        <w:t xml:space="preserve">_________________ </w:t>
      </w:r>
    </w:p>
    <w:p w14:paraId="2D4798E0" w14:textId="77777777" w:rsidR="00B8399A" w:rsidRDefault="00B8399A" w:rsidP="00B8399A">
      <w:pPr>
        <w:pStyle w:val="Heading1"/>
        <w:jc w:val="center"/>
        <w:sectPr w:rsidR="00B8399A" w:rsidSect="00321BED">
          <w:pgSz w:w="11906" w:h="16838"/>
          <w:pgMar w:top="1418" w:right="1440" w:bottom="1440" w:left="1440" w:header="708" w:footer="708" w:gutter="0"/>
          <w:pgNumType w:start="3"/>
          <w:cols w:space="708"/>
          <w:docGrid w:linePitch="360"/>
        </w:sectPr>
      </w:pPr>
    </w:p>
    <w:p w14:paraId="0ADE1D33" w14:textId="2514E2A5" w:rsidR="00B8399A" w:rsidRDefault="00B8399A" w:rsidP="00B8399A">
      <w:pPr>
        <w:pStyle w:val="Heading1"/>
        <w:jc w:val="center"/>
      </w:pPr>
      <w:r>
        <w:lastRenderedPageBreak/>
        <w:t>Executive Summary</w:t>
      </w:r>
    </w:p>
    <w:p w14:paraId="2EC0A769" w14:textId="77777777" w:rsidR="00B8399A" w:rsidRDefault="00B8399A" w:rsidP="00B8399A"/>
    <w:p w14:paraId="041F2748" w14:textId="5493D688" w:rsidR="00BC3733" w:rsidRDefault="00B8399A" w:rsidP="001F37AF">
      <w:r>
        <w:t xml:space="preserve">This thesis aims to explore the feasibility of amalgamating concepts from the relatively established Non-Destructive </w:t>
      </w:r>
      <w:r w:rsidR="008C0D85">
        <w:t>Evaluation (NDE)</w:t>
      </w:r>
      <w:r>
        <w:t xml:space="preserve"> industry with the emerging UAV industry. </w:t>
      </w:r>
      <w:r w:rsidR="009006CF">
        <w:t xml:space="preserve">Performing thickness </w:t>
      </w:r>
      <w:r w:rsidR="009006CF" w:rsidRPr="00CE22F7">
        <w:t>t</w:t>
      </w:r>
      <w:r w:rsidR="008C0D85" w:rsidRPr="00CE22F7">
        <w:t>esting</w:t>
      </w:r>
      <w:r w:rsidR="009006CF">
        <w:t xml:space="preserve"> for</w:t>
      </w:r>
      <w:r w:rsidR="008C0D85">
        <w:t xml:space="preserve"> uniform corrosion on large</w:t>
      </w:r>
      <w:r w:rsidR="009006CF">
        <w:t>, simply shaped</w:t>
      </w:r>
      <w:r w:rsidR="008C0D85">
        <w:t xml:space="preserve"> industrial vessels </w:t>
      </w:r>
      <w:r w:rsidR="009006CF">
        <w:t xml:space="preserve">using </w:t>
      </w:r>
      <w:r w:rsidR="008C0D85">
        <w:t>a UAV should increase the spatial versatility of NDE, as well as reducing costs, safety hazards,  time, and human involvement overall.</w:t>
      </w:r>
    </w:p>
    <w:p w14:paraId="25C2AD03" w14:textId="64D5E738" w:rsidR="003B15E5" w:rsidRDefault="003B15E5" w:rsidP="001F37AF">
      <w:r>
        <w:t>An unavailability of suitable craft necessitated a simulated dynamics approach, using softwar</w:t>
      </w:r>
      <w:r w:rsidR="00F50E19">
        <w:t xml:space="preserve">e and recreated </w:t>
      </w:r>
      <w:r w:rsidR="009006CF">
        <w:t>hardware</w:t>
      </w:r>
      <w:r w:rsidR="00F50E19">
        <w:t xml:space="preserve"> approach</w:t>
      </w:r>
      <w:r w:rsidR="0069185D">
        <w:t>es</w:t>
      </w:r>
      <w:r w:rsidR="00F50E19">
        <w:t>.</w:t>
      </w:r>
    </w:p>
    <w:p w14:paraId="165BC49D" w14:textId="05E90B94" w:rsidR="00C71CCD" w:rsidRDefault="004A4F80" w:rsidP="001F37AF">
      <w:r>
        <w:t xml:space="preserve">To keep this project within the realm of feasible time and cost, </w:t>
      </w:r>
      <w:r w:rsidR="00BC3733">
        <w:t>it has to amalgamate</w:t>
      </w:r>
      <w:r>
        <w:t xml:space="preserve"> </w:t>
      </w:r>
      <w:r w:rsidR="003B15E5">
        <w:t xml:space="preserve">the main elements: the UAV, the ultrasonic transducer, and the stability-providing electromagnets. This was done with a custom designed assembly. </w:t>
      </w:r>
    </w:p>
    <w:p w14:paraId="01D0D25F" w14:textId="4D3F7A19" w:rsidR="00F50E19" w:rsidRDefault="00F50E19" w:rsidP="001F37AF">
      <w:r>
        <w:t>The UAV side was tested with software, to simulate the effect of the assembly on the craft, and the assembly side was tested to recreate the effect of the craft on the assembly, as well as its stand-alone efficacy.</w:t>
      </w:r>
    </w:p>
    <w:p w14:paraId="7A489315" w14:textId="77777777" w:rsidR="00F50E19" w:rsidRDefault="00F50E19" w:rsidP="001F37AF"/>
    <w:p w14:paraId="4722F1C8" w14:textId="77777777" w:rsidR="003B15E5" w:rsidRDefault="003B15E5" w:rsidP="001F37AF"/>
    <w:p w14:paraId="663622CD" w14:textId="0C01D363" w:rsidR="001F37AF" w:rsidRDefault="001F37AF" w:rsidP="00B8399A"/>
    <w:p w14:paraId="3D1730E4" w14:textId="77777777" w:rsidR="001F37AF" w:rsidRPr="00B8399A" w:rsidRDefault="001F37AF" w:rsidP="00B8399A">
      <w:pPr>
        <w:sectPr w:rsidR="001F37AF" w:rsidRPr="00B8399A" w:rsidSect="00321BED">
          <w:pgSz w:w="11906" w:h="16838"/>
          <w:pgMar w:top="1418" w:right="1440" w:bottom="1440" w:left="1440" w:header="708" w:footer="708" w:gutter="0"/>
          <w:pgNumType w:start="3"/>
          <w:cols w:space="708"/>
          <w:docGrid w:linePitch="360"/>
        </w:sectPr>
      </w:pPr>
    </w:p>
    <w:p w14:paraId="3943D8A4" w14:textId="212CE8A3" w:rsidR="00C9132B" w:rsidRDefault="000D3068" w:rsidP="000D3068">
      <w:pPr>
        <w:pStyle w:val="Heading1"/>
        <w:jc w:val="center"/>
      </w:pPr>
      <w:r>
        <w:lastRenderedPageBreak/>
        <w:t>Acknowledgements</w:t>
      </w:r>
    </w:p>
    <w:p w14:paraId="52E58B75" w14:textId="3AED5A1D" w:rsidR="000D3068" w:rsidRDefault="000D3068" w:rsidP="000D3068"/>
    <w:p w14:paraId="3EA6ED24" w14:textId="2FF9CF3F" w:rsidR="000D3068" w:rsidRPr="000D3068" w:rsidRDefault="000D3068" w:rsidP="000D3068">
      <w:pPr>
        <w:sectPr w:rsidR="000D3068" w:rsidRPr="000D3068" w:rsidSect="00321BED">
          <w:pgSz w:w="11906" w:h="16838"/>
          <w:pgMar w:top="1418" w:right="1440" w:bottom="1440" w:left="1440" w:header="708" w:footer="708" w:gutter="0"/>
          <w:pgNumType w:start="3"/>
          <w:cols w:space="708"/>
          <w:docGrid w:linePitch="360"/>
        </w:sectPr>
      </w:pPr>
    </w:p>
    <w:sdt>
      <w:sdtPr>
        <w:rPr>
          <w:rFonts w:eastAsiaTheme="minorEastAsia" w:cstheme="minorBidi"/>
          <w:caps/>
          <w:sz w:val="20"/>
          <w:szCs w:val="20"/>
        </w:rPr>
        <w:id w:val="2137069058"/>
        <w:docPartObj>
          <w:docPartGallery w:val="Table of Contents"/>
          <w:docPartUnique/>
        </w:docPartObj>
      </w:sdtPr>
      <w:sdtEndPr>
        <w:rPr>
          <w:b/>
          <w:bCs/>
          <w:caps w:val="0"/>
          <w:noProof/>
          <w:sz w:val="22"/>
          <w:szCs w:val="21"/>
        </w:rPr>
      </w:sdtEndPr>
      <w:sdtContent>
        <w:p w14:paraId="178349C5" w14:textId="776E4DC7" w:rsidR="00076320" w:rsidRDefault="00076320" w:rsidP="00391742">
          <w:pPr>
            <w:pStyle w:val="Heading1"/>
          </w:pPr>
          <w:r>
            <w:t>Contents</w:t>
          </w:r>
        </w:p>
        <w:p w14:paraId="0D87A61E" w14:textId="77777777" w:rsidR="002861DF" w:rsidRDefault="00076320" w:rsidP="00BA3D72">
          <w:pPr>
            <w:pStyle w:val="TOC1"/>
            <w:tabs>
              <w:tab w:val="left" w:pos="400"/>
              <w:tab w:val="right" w:leader="dot" w:pos="9016"/>
            </w:tabs>
            <w:rPr>
              <w:rFonts w:asciiTheme="minorHAnsi" w:hAnsiTheme="minorHAnsi"/>
              <w:noProof/>
              <w:szCs w:val="22"/>
              <w:lang w:eastAsia="en-AU"/>
            </w:rPr>
          </w:pPr>
          <w:r>
            <w:fldChar w:fldCharType="begin"/>
          </w:r>
          <w:r>
            <w:instrText xml:space="preserve"> TOC \o "1-3" \h \z \u </w:instrText>
          </w:r>
          <w:r>
            <w:fldChar w:fldCharType="separate"/>
          </w:r>
          <w:hyperlink w:anchor="_Toc419110643" w:history="1">
            <w:r w:rsidR="002861DF" w:rsidRPr="00CD12BB">
              <w:rPr>
                <w:rStyle w:val="Hyperlink"/>
                <w:noProof/>
              </w:rPr>
              <w:t>1.</w:t>
            </w:r>
            <w:r w:rsidR="002861DF">
              <w:rPr>
                <w:rFonts w:asciiTheme="minorHAnsi" w:hAnsiTheme="minorHAnsi"/>
                <w:noProof/>
                <w:szCs w:val="22"/>
                <w:lang w:eastAsia="en-AU"/>
              </w:rPr>
              <w:tab/>
            </w:r>
            <w:r w:rsidR="002861DF" w:rsidRPr="00CD12BB">
              <w:rPr>
                <w:rStyle w:val="Hyperlink"/>
                <w:noProof/>
              </w:rPr>
              <w:t>Introduction</w:t>
            </w:r>
            <w:r w:rsidR="002861DF">
              <w:rPr>
                <w:noProof/>
                <w:webHidden/>
              </w:rPr>
              <w:tab/>
            </w:r>
            <w:r w:rsidR="002861DF">
              <w:rPr>
                <w:noProof/>
                <w:webHidden/>
              </w:rPr>
              <w:fldChar w:fldCharType="begin"/>
            </w:r>
            <w:r w:rsidR="002861DF">
              <w:rPr>
                <w:noProof/>
                <w:webHidden/>
              </w:rPr>
              <w:instrText xml:space="preserve"> PAGEREF _Toc419110643 \h </w:instrText>
            </w:r>
            <w:r w:rsidR="002861DF">
              <w:rPr>
                <w:noProof/>
                <w:webHidden/>
              </w:rPr>
            </w:r>
            <w:r w:rsidR="002861DF">
              <w:rPr>
                <w:noProof/>
                <w:webHidden/>
              </w:rPr>
              <w:fldChar w:fldCharType="separate"/>
            </w:r>
            <w:r w:rsidR="00AF2465">
              <w:rPr>
                <w:noProof/>
                <w:webHidden/>
              </w:rPr>
              <w:t>3</w:t>
            </w:r>
            <w:r w:rsidR="002861DF">
              <w:rPr>
                <w:noProof/>
                <w:webHidden/>
              </w:rPr>
              <w:fldChar w:fldCharType="end"/>
            </w:r>
          </w:hyperlink>
        </w:p>
        <w:p w14:paraId="27FC7C08" w14:textId="77777777" w:rsidR="002861DF" w:rsidRDefault="00DB7468" w:rsidP="00BA3D72">
          <w:pPr>
            <w:pStyle w:val="TOC1"/>
            <w:tabs>
              <w:tab w:val="right" w:leader="dot" w:pos="9016"/>
            </w:tabs>
            <w:rPr>
              <w:rFonts w:asciiTheme="minorHAnsi" w:hAnsiTheme="minorHAnsi"/>
              <w:noProof/>
              <w:szCs w:val="22"/>
              <w:lang w:eastAsia="en-AU"/>
            </w:rPr>
          </w:pPr>
          <w:hyperlink w:anchor="_Toc419110644" w:history="1">
            <w:r w:rsidR="002861DF" w:rsidRPr="00CD12BB">
              <w:rPr>
                <w:rStyle w:val="Hyperlink"/>
                <w:noProof/>
              </w:rPr>
              <w:t>2. Literature Review</w:t>
            </w:r>
            <w:r w:rsidR="002861DF">
              <w:rPr>
                <w:noProof/>
                <w:webHidden/>
              </w:rPr>
              <w:tab/>
            </w:r>
            <w:r w:rsidR="002861DF">
              <w:rPr>
                <w:noProof/>
                <w:webHidden/>
              </w:rPr>
              <w:fldChar w:fldCharType="begin"/>
            </w:r>
            <w:r w:rsidR="002861DF">
              <w:rPr>
                <w:noProof/>
                <w:webHidden/>
              </w:rPr>
              <w:instrText xml:space="preserve"> PAGEREF _Toc419110644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1C2EFC0D" w14:textId="77777777" w:rsidR="002861DF" w:rsidRDefault="00DB7468" w:rsidP="00BA3D72">
          <w:pPr>
            <w:pStyle w:val="TOC2"/>
            <w:tabs>
              <w:tab w:val="right" w:leader="dot" w:pos="9016"/>
            </w:tabs>
            <w:rPr>
              <w:rFonts w:asciiTheme="minorHAnsi" w:hAnsiTheme="minorHAnsi"/>
              <w:noProof/>
              <w:szCs w:val="22"/>
              <w:lang w:eastAsia="en-AU"/>
            </w:rPr>
          </w:pPr>
          <w:hyperlink w:anchor="_Toc419110645" w:history="1">
            <w:r w:rsidR="002861DF" w:rsidRPr="00CD12BB">
              <w:rPr>
                <w:rStyle w:val="Hyperlink"/>
                <w:noProof/>
              </w:rPr>
              <w:t>2.1 Non-Destructive Evaluation</w:t>
            </w:r>
            <w:r w:rsidR="002861DF">
              <w:rPr>
                <w:noProof/>
                <w:webHidden/>
              </w:rPr>
              <w:tab/>
            </w:r>
            <w:r w:rsidR="002861DF">
              <w:rPr>
                <w:noProof/>
                <w:webHidden/>
              </w:rPr>
              <w:fldChar w:fldCharType="begin"/>
            </w:r>
            <w:r w:rsidR="002861DF">
              <w:rPr>
                <w:noProof/>
                <w:webHidden/>
              </w:rPr>
              <w:instrText xml:space="preserve"> PAGEREF _Toc419110645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51883A97" w14:textId="77777777" w:rsidR="002861DF" w:rsidRDefault="00DB7468" w:rsidP="00BA3D72">
          <w:pPr>
            <w:pStyle w:val="TOC3"/>
            <w:tabs>
              <w:tab w:val="right" w:leader="dot" w:pos="9016"/>
            </w:tabs>
            <w:rPr>
              <w:rFonts w:asciiTheme="minorHAnsi" w:hAnsiTheme="minorHAnsi"/>
              <w:noProof/>
              <w:szCs w:val="22"/>
              <w:lang w:eastAsia="en-AU"/>
            </w:rPr>
          </w:pPr>
          <w:hyperlink w:anchor="_Toc419110646" w:history="1">
            <w:r w:rsidR="002861DF" w:rsidRPr="00CD12BB">
              <w:rPr>
                <w:rStyle w:val="Hyperlink"/>
                <w:noProof/>
              </w:rPr>
              <w:t>2.1.1 Ultrasonics</w:t>
            </w:r>
            <w:r w:rsidR="002861DF">
              <w:rPr>
                <w:noProof/>
                <w:webHidden/>
              </w:rPr>
              <w:tab/>
            </w:r>
            <w:r w:rsidR="002861DF">
              <w:rPr>
                <w:noProof/>
                <w:webHidden/>
              </w:rPr>
              <w:fldChar w:fldCharType="begin"/>
            </w:r>
            <w:r w:rsidR="002861DF">
              <w:rPr>
                <w:noProof/>
                <w:webHidden/>
              </w:rPr>
              <w:instrText xml:space="preserve"> PAGEREF _Toc419110646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723C91B6" w14:textId="77777777" w:rsidR="002861DF" w:rsidRDefault="00DB7468" w:rsidP="00BA3D72">
          <w:pPr>
            <w:pStyle w:val="TOC3"/>
            <w:tabs>
              <w:tab w:val="right" w:leader="dot" w:pos="9016"/>
            </w:tabs>
            <w:rPr>
              <w:rFonts w:asciiTheme="minorHAnsi" w:hAnsiTheme="minorHAnsi"/>
              <w:noProof/>
              <w:szCs w:val="22"/>
              <w:lang w:eastAsia="en-AU"/>
            </w:rPr>
          </w:pPr>
          <w:hyperlink w:anchor="_Toc419110647" w:history="1">
            <w:r w:rsidR="002861DF" w:rsidRPr="00CD12BB">
              <w:rPr>
                <w:rStyle w:val="Hyperlink"/>
                <w:noProof/>
              </w:rPr>
              <w:t>2.1.2 Rovers</w:t>
            </w:r>
            <w:r w:rsidR="002861DF">
              <w:rPr>
                <w:noProof/>
                <w:webHidden/>
              </w:rPr>
              <w:tab/>
            </w:r>
            <w:r w:rsidR="002861DF">
              <w:rPr>
                <w:noProof/>
                <w:webHidden/>
              </w:rPr>
              <w:fldChar w:fldCharType="begin"/>
            </w:r>
            <w:r w:rsidR="002861DF">
              <w:rPr>
                <w:noProof/>
                <w:webHidden/>
              </w:rPr>
              <w:instrText xml:space="preserve"> PAGEREF _Toc419110647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18AEF1AC" w14:textId="77777777" w:rsidR="002861DF" w:rsidRDefault="00DB7468" w:rsidP="00BA3D72">
          <w:pPr>
            <w:pStyle w:val="TOC3"/>
            <w:tabs>
              <w:tab w:val="right" w:leader="dot" w:pos="9016"/>
            </w:tabs>
            <w:rPr>
              <w:rFonts w:asciiTheme="minorHAnsi" w:hAnsiTheme="minorHAnsi"/>
              <w:noProof/>
              <w:szCs w:val="22"/>
              <w:lang w:eastAsia="en-AU"/>
            </w:rPr>
          </w:pPr>
          <w:hyperlink w:anchor="_Toc419110648" w:history="1">
            <w:r w:rsidR="002861DF" w:rsidRPr="00CD12BB">
              <w:rPr>
                <w:rStyle w:val="Hyperlink"/>
                <w:noProof/>
              </w:rPr>
              <w:t>2.1.3 Corrosion</w:t>
            </w:r>
            <w:r w:rsidR="002861DF">
              <w:rPr>
                <w:noProof/>
                <w:webHidden/>
              </w:rPr>
              <w:tab/>
            </w:r>
            <w:r w:rsidR="002861DF">
              <w:rPr>
                <w:noProof/>
                <w:webHidden/>
              </w:rPr>
              <w:fldChar w:fldCharType="begin"/>
            </w:r>
            <w:r w:rsidR="002861DF">
              <w:rPr>
                <w:noProof/>
                <w:webHidden/>
              </w:rPr>
              <w:instrText xml:space="preserve"> PAGEREF _Toc419110648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0A7A2562" w14:textId="77777777" w:rsidR="002861DF" w:rsidRDefault="00DB7468" w:rsidP="00BA3D72">
          <w:pPr>
            <w:pStyle w:val="TOC2"/>
            <w:tabs>
              <w:tab w:val="right" w:leader="dot" w:pos="9016"/>
            </w:tabs>
            <w:rPr>
              <w:rFonts w:asciiTheme="minorHAnsi" w:hAnsiTheme="minorHAnsi"/>
              <w:noProof/>
              <w:szCs w:val="22"/>
              <w:lang w:eastAsia="en-AU"/>
            </w:rPr>
          </w:pPr>
          <w:hyperlink w:anchor="_Toc419110649" w:history="1">
            <w:r w:rsidR="002861DF" w:rsidRPr="00CD12BB">
              <w:rPr>
                <w:rStyle w:val="Hyperlink"/>
                <w:noProof/>
              </w:rPr>
              <w:t>2.2 UAV TECHNOLOGY</w:t>
            </w:r>
            <w:r w:rsidR="002861DF">
              <w:rPr>
                <w:noProof/>
                <w:webHidden/>
              </w:rPr>
              <w:tab/>
            </w:r>
            <w:r w:rsidR="002861DF">
              <w:rPr>
                <w:noProof/>
                <w:webHidden/>
              </w:rPr>
              <w:fldChar w:fldCharType="begin"/>
            </w:r>
            <w:r w:rsidR="002861DF">
              <w:rPr>
                <w:noProof/>
                <w:webHidden/>
              </w:rPr>
              <w:instrText xml:space="preserve"> PAGEREF _Toc419110649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AF8E889" w14:textId="77777777" w:rsidR="002861DF" w:rsidRDefault="00DB7468" w:rsidP="00BA3D72">
          <w:pPr>
            <w:pStyle w:val="TOC3"/>
            <w:tabs>
              <w:tab w:val="right" w:leader="dot" w:pos="9016"/>
            </w:tabs>
            <w:rPr>
              <w:rFonts w:asciiTheme="minorHAnsi" w:hAnsiTheme="minorHAnsi"/>
              <w:noProof/>
              <w:szCs w:val="22"/>
              <w:lang w:eastAsia="en-AU"/>
            </w:rPr>
          </w:pPr>
          <w:hyperlink w:anchor="_Toc419110650" w:history="1">
            <w:r w:rsidR="002861DF" w:rsidRPr="00CD12BB">
              <w:rPr>
                <w:rStyle w:val="Hyperlink"/>
                <w:noProof/>
              </w:rPr>
              <w:t>2.2.1 System overview</w:t>
            </w:r>
            <w:r w:rsidR="002861DF">
              <w:rPr>
                <w:noProof/>
                <w:webHidden/>
              </w:rPr>
              <w:tab/>
            </w:r>
            <w:r w:rsidR="002861DF">
              <w:rPr>
                <w:noProof/>
                <w:webHidden/>
              </w:rPr>
              <w:fldChar w:fldCharType="begin"/>
            </w:r>
            <w:r w:rsidR="002861DF">
              <w:rPr>
                <w:noProof/>
                <w:webHidden/>
              </w:rPr>
              <w:instrText xml:space="preserve"> PAGEREF _Toc419110650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9FD91A3" w14:textId="77777777" w:rsidR="002861DF" w:rsidRDefault="00DB7468" w:rsidP="00BA3D72">
          <w:pPr>
            <w:pStyle w:val="TOC3"/>
            <w:tabs>
              <w:tab w:val="right" w:leader="dot" w:pos="9016"/>
            </w:tabs>
            <w:rPr>
              <w:rFonts w:asciiTheme="minorHAnsi" w:hAnsiTheme="minorHAnsi"/>
              <w:noProof/>
              <w:szCs w:val="22"/>
              <w:lang w:eastAsia="en-AU"/>
            </w:rPr>
          </w:pPr>
          <w:hyperlink w:anchor="_Toc419110651" w:history="1">
            <w:r w:rsidR="002861DF" w:rsidRPr="00CD12BB">
              <w:rPr>
                <w:rStyle w:val="Hyperlink"/>
                <w:noProof/>
              </w:rPr>
              <w:t>2.2.2 Navigation</w:t>
            </w:r>
            <w:r w:rsidR="002861DF">
              <w:rPr>
                <w:noProof/>
                <w:webHidden/>
              </w:rPr>
              <w:tab/>
            </w:r>
            <w:r w:rsidR="002861DF">
              <w:rPr>
                <w:noProof/>
                <w:webHidden/>
              </w:rPr>
              <w:fldChar w:fldCharType="begin"/>
            </w:r>
            <w:r w:rsidR="002861DF">
              <w:rPr>
                <w:noProof/>
                <w:webHidden/>
              </w:rPr>
              <w:instrText xml:space="preserve"> PAGEREF _Toc419110651 \h </w:instrText>
            </w:r>
            <w:r w:rsidR="002861DF">
              <w:rPr>
                <w:noProof/>
                <w:webHidden/>
              </w:rPr>
            </w:r>
            <w:r w:rsidR="002861DF">
              <w:rPr>
                <w:noProof/>
                <w:webHidden/>
              </w:rPr>
              <w:fldChar w:fldCharType="separate"/>
            </w:r>
            <w:r w:rsidR="00AF2465">
              <w:rPr>
                <w:noProof/>
                <w:webHidden/>
              </w:rPr>
              <w:t>10</w:t>
            </w:r>
            <w:r w:rsidR="002861DF">
              <w:rPr>
                <w:noProof/>
                <w:webHidden/>
              </w:rPr>
              <w:fldChar w:fldCharType="end"/>
            </w:r>
          </w:hyperlink>
        </w:p>
        <w:p w14:paraId="5FC8C0BA" w14:textId="77777777" w:rsidR="002861DF" w:rsidRDefault="00DB7468" w:rsidP="00BA3D72">
          <w:pPr>
            <w:pStyle w:val="TOC3"/>
            <w:tabs>
              <w:tab w:val="right" w:leader="dot" w:pos="9016"/>
            </w:tabs>
            <w:rPr>
              <w:rFonts w:asciiTheme="minorHAnsi" w:hAnsiTheme="minorHAnsi"/>
              <w:noProof/>
              <w:szCs w:val="22"/>
              <w:lang w:eastAsia="en-AU"/>
            </w:rPr>
          </w:pPr>
          <w:hyperlink w:anchor="_Toc419110652" w:history="1">
            <w:r w:rsidR="002861DF" w:rsidRPr="00CD12BB">
              <w:rPr>
                <w:rStyle w:val="Hyperlink"/>
                <w:noProof/>
              </w:rPr>
              <w:t>2.2.3 Collision avoidance and UAV preservation</w:t>
            </w:r>
            <w:r w:rsidR="002861DF">
              <w:rPr>
                <w:noProof/>
                <w:webHidden/>
              </w:rPr>
              <w:tab/>
            </w:r>
            <w:r w:rsidR="002861DF">
              <w:rPr>
                <w:noProof/>
                <w:webHidden/>
              </w:rPr>
              <w:fldChar w:fldCharType="begin"/>
            </w:r>
            <w:r w:rsidR="002861DF">
              <w:rPr>
                <w:noProof/>
                <w:webHidden/>
              </w:rPr>
              <w:instrText xml:space="preserve"> PAGEREF _Toc419110652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3968759" w14:textId="77777777" w:rsidR="002861DF" w:rsidRDefault="00DB7468" w:rsidP="00BA3D72">
          <w:pPr>
            <w:pStyle w:val="TOC3"/>
            <w:tabs>
              <w:tab w:val="right" w:leader="dot" w:pos="9016"/>
            </w:tabs>
            <w:rPr>
              <w:rFonts w:asciiTheme="minorHAnsi" w:hAnsiTheme="minorHAnsi"/>
              <w:noProof/>
              <w:szCs w:val="22"/>
              <w:lang w:eastAsia="en-AU"/>
            </w:rPr>
          </w:pPr>
          <w:hyperlink w:anchor="_Toc419110653" w:history="1">
            <w:r w:rsidR="002861DF" w:rsidRPr="00CD12BB">
              <w:rPr>
                <w:rStyle w:val="Hyperlink"/>
                <w:noProof/>
              </w:rPr>
              <w:t>2.2.4 Legal</w:t>
            </w:r>
            <w:r w:rsidR="002861DF">
              <w:rPr>
                <w:noProof/>
                <w:webHidden/>
              </w:rPr>
              <w:tab/>
            </w:r>
            <w:r w:rsidR="002861DF">
              <w:rPr>
                <w:noProof/>
                <w:webHidden/>
              </w:rPr>
              <w:fldChar w:fldCharType="begin"/>
            </w:r>
            <w:r w:rsidR="002861DF">
              <w:rPr>
                <w:noProof/>
                <w:webHidden/>
              </w:rPr>
              <w:instrText xml:space="preserve"> PAGEREF _Toc419110653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D32AC3" w14:textId="77777777" w:rsidR="002861DF" w:rsidRDefault="00DB7468" w:rsidP="00BA3D72">
          <w:pPr>
            <w:pStyle w:val="TOC3"/>
            <w:tabs>
              <w:tab w:val="right" w:leader="dot" w:pos="9016"/>
            </w:tabs>
            <w:rPr>
              <w:rFonts w:asciiTheme="minorHAnsi" w:hAnsiTheme="minorHAnsi"/>
              <w:noProof/>
              <w:szCs w:val="22"/>
              <w:lang w:eastAsia="en-AU"/>
            </w:rPr>
          </w:pPr>
          <w:hyperlink w:anchor="_Toc419110654" w:history="1">
            <w:r w:rsidR="002861DF" w:rsidRPr="00CD12BB">
              <w:rPr>
                <w:rStyle w:val="Hyperlink"/>
                <w:noProof/>
              </w:rPr>
              <w:t>2.2.5 Perching</w:t>
            </w:r>
            <w:r w:rsidR="002861DF">
              <w:rPr>
                <w:noProof/>
                <w:webHidden/>
              </w:rPr>
              <w:tab/>
            </w:r>
            <w:r w:rsidR="002861DF">
              <w:rPr>
                <w:noProof/>
                <w:webHidden/>
              </w:rPr>
              <w:fldChar w:fldCharType="begin"/>
            </w:r>
            <w:r w:rsidR="002861DF">
              <w:rPr>
                <w:noProof/>
                <w:webHidden/>
              </w:rPr>
              <w:instrText xml:space="preserve"> PAGEREF _Toc419110654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1C54FB" w14:textId="77777777" w:rsidR="002861DF" w:rsidRDefault="00DB7468" w:rsidP="00BA3D72">
          <w:pPr>
            <w:pStyle w:val="TOC2"/>
            <w:tabs>
              <w:tab w:val="right" w:leader="dot" w:pos="9016"/>
            </w:tabs>
            <w:rPr>
              <w:rFonts w:asciiTheme="minorHAnsi" w:hAnsiTheme="minorHAnsi"/>
              <w:noProof/>
              <w:szCs w:val="22"/>
              <w:lang w:eastAsia="en-AU"/>
            </w:rPr>
          </w:pPr>
          <w:hyperlink w:anchor="_Toc419110655" w:history="1">
            <w:r w:rsidR="002861DF" w:rsidRPr="00CD12BB">
              <w:rPr>
                <w:rStyle w:val="Hyperlink"/>
                <w:noProof/>
              </w:rPr>
              <w:t>2.3 Conclusion</w:t>
            </w:r>
            <w:r w:rsidR="002861DF">
              <w:rPr>
                <w:noProof/>
                <w:webHidden/>
              </w:rPr>
              <w:tab/>
            </w:r>
            <w:r w:rsidR="002861DF">
              <w:rPr>
                <w:noProof/>
                <w:webHidden/>
              </w:rPr>
              <w:fldChar w:fldCharType="begin"/>
            </w:r>
            <w:r w:rsidR="002861DF">
              <w:rPr>
                <w:noProof/>
                <w:webHidden/>
              </w:rPr>
              <w:instrText xml:space="preserve"> PAGEREF _Toc419110655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49F4E85D" w14:textId="77777777" w:rsidR="002861DF" w:rsidRDefault="00DB7468" w:rsidP="00BA3D72">
          <w:pPr>
            <w:pStyle w:val="TOC3"/>
            <w:tabs>
              <w:tab w:val="right" w:leader="dot" w:pos="9016"/>
            </w:tabs>
            <w:rPr>
              <w:rFonts w:asciiTheme="minorHAnsi" w:hAnsiTheme="minorHAnsi"/>
              <w:noProof/>
              <w:szCs w:val="22"/>
              <w:lang w:eastAsia="en-AU"/>
            </w:rPr>
          </w:pPr>
          <w:hyperlink w:anchor="_Toc419110656" w:history="1">
            <w:r w:rsidR="002861DF" w:rsidRPr="00CD12BB">
              <w:rPr>
                <w:rStyle w:val="Hyperlink"/>
                <w:noProof/>
              </w:rPr>
              <w:t>2.3.1 Perching for larger craft</w:t>
            </w:r>
            <w:r w:rsidR="002861DF">
              <w:rPr>
                <w:noProof/>
                <w:webHidden/>
              </w:rPr>
              <w:tab/>
            </w:r>
            <w:r w:rsidR="002861DF">
              <w:rPr>
                <w:noProof/>
                <w:webHidden/>
              </w:rPr>
              <w:fldChar w:fldCharType="begin"/>
            </w:r>
            <w:r w:rsidR="002861DF">
              <w:rPr>
                <w:noProof/>
                <w:webHidden/>
              </w:rPr>
              <w:instrText xml:space="preserve"> PAGEREF _Toc419110656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5383270E" w14:textId="77777777" w:rsidR="002861DF" w:rsidRDefault="00DB7468" w:rsidP="00BA3D72">
          <w:pPr>
            <w:pStyle w:val="TOC3"/>
            <w:tabs>
              <w:tab w:val="right" w:leader="dot" w:pos="9016"/>
            </w:tabs>
            <w:rPr>
              <w:rFonts w:asciiTheme="minorHAnsi" w:hAnsiTheme="minorHAnsi"/>
              <w:noProof/>
              <w:szCs w:val="22"/>
              <w:lang w:eastAsia="en-AU"/>
            </w:rPr>
          </w:pPr>
          <w:hyperlink w:anchor="_Toc419110657" w:history="1">
            <w:r w:rsidR="002861DF" w:rsidRPr="00CD12BB">
              <w:rPr>
                <w:rStyle w:val="Hyperlink"/>
                <w:noProof/>
              </w:rPr>
              <w:t>2.3.2 Weight capacity vs time of flight</w:t>
            </w:r>
            <w:r w:rsidR="002861DF">
              <w:rPr>
                <w:noProof/>
                <w:webHidden/>
              </w:rPr>
              <w:tab/>
            </w:r>
            <w:r w:rsidR="002861DF">
              <w:rPr>
                <w:noProof/>
                <w:webHidden/>
              </w:rPr>
              <w:fldChar w:fldCharType="begin"/>
            </w:r>
            <w:r w:rsidR="002861DF">
              <w:rPr>
                <w:noProof/>
                <w:webHidden/>
              </w:rPr>
              <w:instrText xml:space="preserve"> PAGEREF _Toc419110657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697E13CF" w14:textId="77777777" w:rsidR="002861DF" w:rsidRDefault="00DB7468" w:rsidP="00BA3D72">
          <w:pPr>
            <w:pStyle w:val="TOC1"/>
            <w:tabs>
              <w:tab w:val="left" w:pos="400"/>
              <w:tab w:val="right" w:leader="dot" w:pos="9016"/>
            </w:tabs>
            <w:rPr>
              <w:rFonts w:asciiTheme="minorHAnsi" w:hAnsiTheme="minorHAnsi"/>
              <w:noProof/>
              <w:szCs w:val="22"/>
              <w:lang w:eastAsia="en-AU"/>
            </w:rPr>
          </w:pPr>
          <w:hyperlink w:anchor="_Toc419110658" w:history="1">
            <w:r w:rsidR="002861DF" w:rsidRPr="00CD12BB">
              <w:rPr>
                <w:rStyle w:val="Hyperlink"/>
                <w:noProof/>
              </w:rPr>
              <w:t>3.</w:t>
            </w:r>
            <w:r w:rsidR="002861DF">
              <w:rPr>
                <w:rFonts w:asciiTheme="minorHAnsi" w:hAnsiTheme="minorHAnsi"/>
                <w:noProof/>
                <w:szCs w:val="22"/>
                <w:lang w:eastAsia="en-AU"/>
              </w:rPr>
              <w:tab/>
            </w:r>
            <w:r w:rsidR="002861DF" w:rsidRPr="00CD12BB">
              <w:rPr>
                <w:rStyle w:val="Hyperlink"/>
                <w:noProof/>
              </w:rPr>
              <w:t>Project Intent</w:t>
            </w:r>
            <w:r w:rsidR="002861DF">
              <w:rPr>
                <w:noProof/>
                <w:webHidden/>
              </w:rPr>
              <w:tab/>
            </w:r>
            <w:r w:rsidR="002861DF">
              <w:rPr>
                <w:noProof/>
                <w:webHidden/>
              </w:rPr>
              <w:fldChar w:fldCharType="begin"/>
            </w:r>
            <w:r w:rsidR="002861DF">
              <w:rPr>
                <w:noProof/>
                <w:webHidden/>
              </w:rPr>
              <w:instrText xml:space="preserve"> PAGEREF _Toc419110658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24CAD03B" w14:textId="77777777" w:rsidR="002861DF" w:rsidRDefault="00DB7468" w:rsidP="00BA3D72">
          <w:pPr>
            <w:pStyle w:val="TOC2"/>
            <w:tabs>
              <w:tab w:val="right" w:leader="dot" w:pos="9016"/>
            </w:tabs>
            <w:rPr>
              <w:rFonts w:asciiTheme="minorHAnsi" w:hAnsiTheme="minorHAnsi"/>
              <w:noProof/>
              <w:szCs w:val="22"/>
              <w:lang w:eastAsia="en-AU"/>
            </w:rPr>
          </w:pPr>
          <w:hyperlink w:anchor="_Toc419110659" w:history="1">
            <w:r w:rsidR="002861DF" w:rsidRPr="00CD12BB">
              <w:rPr>
                <w:rStyle w:val="Hyperlink"/>
                <w:noProof/>
              </w:rPr>
              <w:t>3.1 Aim</w:t>
            </w:r>
            <w:r w:rsidR="002861DF">
              <w:rPr>
                <w:noProof/>
                <w:webHidden/>
              </w:rPr>
              <w:tab/>
            </w:r>
            <w:r w:rsidR="002861DF">
              <w:rPr>
                <w:noProof/>
                <w:webHidden/>
              </w:rPr>
              <w:fldChar w:fldCharType="begin"/>
            </w:r>
            <w:r w:rsidR="002861DF">
              <w:rPr>
                <w:noProof/>
                <w:webHidden/>
              </w:rPr>
              <w:instrText xml:space="preserve"> PAGEREF _Toc419110659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13A32DB8" w14:textId="77777777" w:rsidR="002861DF" w:rsidRDefault="00DB7468" w:rsidP="00BA3D72">
          <w:pPr>
            <w:pStyle w:val="TOC2"/>
            <w:tabs>
              <w:tab w:val="right" w:leader="dot" w:pos="9016"/>
            </w:tabs>
            <w:rPr>
              <w:rFonts w:asciiTheme="minorHAnsi" w:hAnsiTheme="minorHAnsi"/>
              <w:noProof/>
              <w:szCs w:val="22"/>
              <w:lang w:eastAsia="en-AU"/>
            </w:rPr>
          </w:pPr>
          <w:hyperlink w:anchor="_Toc419110660" w:history="1">
            <w:r w:rsidR="002861DF" w:rsidRPr="00CD12BB">
              <w:rPr>
                <w:rStyle w:val="Hyperlink"/>
                <w:noProof/>
              </w:rPr>
              <w:t>3.2 Scope</w:t>
            </w:r>
            <w:r w:rsidR="002861DF">
              <w:rPr>
                <w:noProof/>
                <w:webHidden/>
              </w:rPr>
              <w:tab/>
            </w:r>
            <w:r w:rsidR="002861DF">
              <w:rPr>
                <w:noProof/>
                <w:webHidden/>
              </w:rPr>
              <w:fldChar w:fldCharType="begin"/>
            </w:r>
            <w:r w:rsidR="002861DF">
              <w:rPr>
                <w:noProof/>
                <w:webHidden/>
              </w:rPr>
              <w:instrText xml:space="preserve"> PAGEREF _Toc419110660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761DADDA" w14:textId="77777777" w:rsidR="002861DF" w:rsidRDefault="00DB7468" w:rsidP="00BA3D72">
          <w:pPr>
            <w:pStyle w:val="TOC1"/>
            <w:tabs>
              <w:tab w:val="left" w:pos="400"/>
              <w:tab w:val="right" w:leader="dot" w:pos="9016"/>
            </w:tabs>
            <w:rPr>
              <w:rFonts w:asciiTheme="minorHAnsi" w:hAnsiTheme="minorHAnsi"/>
              <w:noProof/>
              <w:szCs w:val="22"/>
              <w:lang w:eastAsia="en-AU"/>
            </w:rPr>
          </w:pPr>
          <w:hyperlink w:anchor="_Toc419110661" w:history="1">
            <w:r w:rsidR="002861DF" w:rsidRPr="00CD12BB">
              <w:rPr>
                <w:rStyle w:val="Hyperlink"/>
                <w:noProof/>
              </w:rPr>
              <w:t>4.</w:t>
            </w:r>
            <w:r w:rsidR="002861DF">
              <w:rPr>
                <w:rFonts w:asciiTheme="minorHAnsi" w:hAnsiTheme="minorHAnsi"/>
                <w:noProof/>
                <w:szCs w:val="22"/>
                <w:lang w:eastAsia="en-AU"/>
              </w:rPr>
              <w:tab/>
            </w:r>
            <w:r w:rsidR="002861DF" w:rsidRPr="00CD12BB">
              <w:rPr>
                <w:rStyle w:val="Hyperlink"/>
                <w:noProof/>
              </w:rPr>
              <w:t>Methodology</w:t>
            </w:r>
            <w:r w:rsidR="002861DF">
              <w:rPr>
                <w:noProof/>
                <w:webHidden/>
              </w:rPr>
              <w:tab/>
            </w:r>
            <w:r w:rsidR="002861DF">
              <w:rPr>
                <w:noProof/>
                <w:webHidden/>
              </w:rPr>
              <w:fldChar w:fldCharType="begin"/>
            </w:r>
            <w:r w:rsidR="002861DF">
              <w:rPr>
                <w:noProof/>
                <w:webHidden/>
              </w:rPr>
              <w:instrText xml:space="preserve"> PAGEREF _Toc419110661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6BA3855F" w14:textId="77777777" w:rsidR="002861DF" w:rsidRDefault="00DB7468" w:rsidP="00BA3D72">
          <w:pPr>
            <w:pStyle w:val="TOC2"/>
            <w:tabs>
              <w:tab w:val="right" w:leader="dot" w:pos="9016"/>
            </w:tabs>
            <w:rPr>
              <w:rFonts w:asciiTheme="minorHAnsi" w:hAnsiTheme="minorHAnsi"/>
              <w:noProof/>
              <w:szCs w:val="22"/>
              <w:lang w:eastAsia="en-AU"/>
            </w:rPr>
          </w:pPr>
          <w:hyperlink w:anchor="_Toc419110662" w:history="1">
            <w:r w:rsidR="002861DF" w:rsidRPr="00CD12BB">
              <w:rPr>
                <w:rStyle w:val="Hyperlink"/>
                <w:noProof/>
              </w:rPr>
              <w:t>4.1 Assessing Project Needs</w:t>
            </w:r>
            <w:r w:rsidR="002861DF">
              <w:rPr>
                <w:noProof/>
                <w:webHidden/>
              </w:rPr>
              <w:tab/>
            </w:r>
            <w:r w:rsidR="002861DF">
              <w:rPr>
                <w:noProof/>
                <w:webHidden/>
              </w:rPr>
              <w:fldChar w:fldCharType="begin"/>
            </w:r>
            <w:r w:rsidR="002861DF">
              <w:rPr>
                <w:noProof/>
                <w:webHidden/>
              </w:rPr>
              <w:instrText xml:space="preserve"> PAGEREF _Toc419110662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B406D0B" w14:textId="77777777" w:rsidR="002861DF" w:rsidRDefault="00DB7468" w:rsidP="00BA3D72">
          <w:pPr>
            <w:pStyle w:val="TOC2"/>
            <w:tabs>
              <w:tab w:val="right" w:leader="dot" w:pos="9016"/>
            </w:tabs>
            <w:rPr>
              <w:rFonts w:asciiTheme="minorHAnsi" w:hAnsiTheme="minorHAnsi"/>
              <w:noProof/>
              <w:szCs w:val="22"/>
              <w:lang w:eastAsia="en-AU"/>
            </w:rPr>
          </w:pPr>
          <w:hyperlink w:anchor="_Toc419110663" w:history="1">
            <w:r w:rsidR="002861DF" w:rsidRPr="00CD12BB">
              <w:rPr>
                <w:rStyle w:val="Hyperlink"/>
                <w:noProof/>
              </w:rPr>
              <w:t>4.2 Design of Project and Assignment of success metrics</w:t>
            </w:r>
            <w:r w:rsidR="002861DF">
              <w:rPr>
                <w:noProof/>
                <w:webHidden/>
              </w:rPr>
              <w:tab/>
            </w:r>
            <w:r w:rsidR="002861DF">
              <w:rPr>
                <w:noProof/>
                <w:webHidden/>
              </w:rPr>
              <w:fldChar w:fldCharType="begin"/>
            </w:r>
            <w:r w:rsidR="002861DF">
              <w:rPr>
                <w:noProof/>
                <w:webHidden/>
              </w:rPr>
              <w:instrText xml:space="preserve"> PAGEREF _Toc419110663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1A42F9C" w14:textId="77777777" w:rsidR="002861DF" w:rsidRDefault="00DB7468" w:rsidP="00BA3D72">
          <w:pPr>
            <w:pStyle w:val="TOC2"/>
            <w:tabs>
              <w:tab w:val="right" w:leader="dot" w:pos="9016"/>
            </w:tabs>
            <w:rPr>
              <w:rFonts w:asciiTheme="minorHAnsi" w:hAnsiTheme="minorHAnsi"/>
              <w:noProof/>
              <w:szCs w:val="22"/>
              <w:lang w:eastAsia="en-AU"/>
            </w:rPr>
          </w:pPr>
          <w:hyperlink w:anchor="_Toc419110664" w:history="1">
            <w:r w:rsidR="002861DF" w:rsidRPr="00CD12BB">
              <w:rPr>
                <w:rStyle w:val="Hyperlink"/>
                <w:noProof/>
              </w:rPr>
              <w:t>Testing the Project</w:t>
            </w:r>
            <w:r w:rsidR="002861DF">
              <w:rPr>
                <w:noProof/>
                <w:webHidden/>
              </w:rPr>
              <w:tab/>
            </w:r>
            <w:r w:rsidR="002861DF">
              <w:rPr>
                <w:noProof/>
                <w:webHidden/>
              </w:rPr>
              <w:fldChar w:fldCharType="begin"/>
            </w:r>
            <w:r w:rsidR="002861DF">
              <w:rPr>
                <w:noProof/>
                <w:webHidden/>
              </w:rPr>
              <w:instrText xml:space="preserve"> PAGEREF _Toc419110664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42C3742D" w14:textId="77777777" w:rsidR="002861DF" w:rsidRDefault="00DB7468" w:rsidP="00BA3D72">
          <w:pPr>
            <w:pStyle w:val="TOC2"/>
            <w:tabs>
              <w:tab w:val="right" w:leader="dot" w:pos="9016"/>
            </w:tabs>
            <w:rPr>
              <w:rFonts w:asciiTheme="minorHAnsi" w:hAnsiTheme="minorHAnsi"/>
              <w:noProof/>
              <w:szCs w:val="22"/>
              <w:lang w:eastAsia="en-AU"/>
            </w:rPr>
          </w:pPr>
          <w:hyperlink w:anchor="_Toc419110665" w:history="1">
            <w:r w:rsidR="002861DF" w:rsidRPr="00CD12BB">
              <w:rPr>
                <w:rStyle w:val="Hyperlink"/>
                <w:noProof/>
              </w:rPr>
              <w:t>Evaluation of Results</w:t>
            </w:r>
            <w:r w:rsidR="002861DF">
              <w:rPr>
                <w:noProof/>
                <w:webHidden/>
              </w:rPr>
              <w:tab/>
            </w:r>
            <w:r w:rsidR="002861DF">
              <w:rPr>
                <w:noProof/>
                <w:webHidden/>
              </w:rPr>
              <w:fldChar w:fldCharType="begin"/>
            </w:r>
            <w:r w:rsidR="002861DF">
              <w:rPr>
                <w:noProof/>
                <w:webHidden/>
              </w:rPr>
              <w:instrText xml:space="preserve"> PAGEREF _Toc419110665 \h </w:instrText>
            </w:r>
            <w:r w:rsidR="002861DF">
              <w:rPr>
                <w:noProof/>
                <w:webHidden/>
              </w:rPr>
            </w:r>
            <w:r w:rsidR="002861DF">
              <w:rPr>
                <w:noProof/>
                <w:webHidden/>
              </w:rPr>
              <w:fldChar w:fldCharType="separate"/>
            </w:r>
            <w:r w:rsidR="00AF2465">
              <w:rPr>
                <w:noProof/>
                <w:webHidden/>
              </w:rPr>
              <w:t>22</w:t>
            </w:r>
            <w:r w:rsidR="002861DF">
              <w:rPr>
                <w:noProof/>
                <w:webHidden/>
              </w:rPr>
              <w:fldChar w:fldCharType="end"/>
            </w:r>
          </w:hyperlink>
        </w:p>
        <w:p w14:paraId="5F4CA99A" w14:textId="77777777" w:rsidR="002861DF" w:rsidRDefault="00DB7468" w:rsidP="00BA3D72">
          <w:pPr>
            <w:pStyle w:val="TOC1"/>
            <w:tabs>
              <w:tab w:val="left" w:pos="400"/>
              <w:tab w:val="right" w:leader="dot" w:pos="9016"/>
            </w:tabs>
            <w:rPr>
              <w:rFonts w:asciiTheme="minorHAnsi" w:hAnsiTheme="minorHAnsi"/>
              <w:noProof/>
              <w:szCs w:val="22"/>
              <w:lang w:eastAsia="en-AU"/>
            </w:rPr>
          </w:pPr>
          <w:hyperlink w:anchor="_Toc419110666" w:history="1">
            <w:r w:rsidR="002861DF" w:rsidRPr="00CD12BB">
              <w:rPr>
                <w:rStyle w:val="Hyperlink"/>
                <w:noProof/>
              </w:rPr>
              <w:t>5.</w:t>
            </w:r>
            <w:r w:rsidR="002861DF">
              <w:rPr>
                <w:rFonts w:asciiTheme="minorHAnsi" w:hAnsiTheme="minorHAnsi"/>
                <w:noProof/>
                <w:szCs w:val="22"/>
                <w:lang w:eastAsia="en-AU"/>
              </w:rPr>
              <w:tab/>
            </w:r>
            <w:r w:rsidR="002861DF" w:rsidRPr="00CD12BB">
              <w:rPr>
                <w:rStyle w:val="Hyperlink"/>
                <w:noProof/>
              </w:rPr>
              <w:t>Project Management Plan</w:t>
            </w:r>
            <w:r w:rsidR="002861DF">
              <w:rPr>
                <w:noProof/>
                <w:webHidden/>
              </w:rPr>
              <w:tab/>
            </w:r>
            <w:r w:rsidR="002861DF">
              <w:rPr>
                <w:noProof/>
                <w:webHidden/>
              </w:rPr>
              <w:fldChar w:fldCharType="begin"/>
            </w:r>
            <w:r w:rsidR="002861DF">
              <w:rPr>
                <w:noProof/>
                <w:webHidden/>
              </w:rPr>
              <w:instrText xml:space="preserve"> PAGEREF _Toc419110666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1B136F2F" w14:textId="77777777" w:rsidR="002861DF" w:rsidRDefault="00DB7468" w:rsidP="00BA3D72">
          <w:pPr>
            <w:pStyle w:val="TOC2"/>
            <w:tabs>
              <w:tab w:val="right" w:leader="dot" w:pos="9016"/>
            </w:tabs>
            <w:rPr>
              <w:rFonts w:asciiTheme="minorHAnsi" w:hAnsiTheme="minorHAnsi"/>
              <w:noProof/>
              <w:szCs w:val="22"/>
              <w:lang w:eastAsia="en-AU"/>
            </w:rPr>
          </w:pPr>
          <w:hyperlink w:anchor="_Toc419110667" w:history="1">
            <w:r w:rsidR="002861DF" w:rsidRPr="00CD12BB">
              <w:rPr>
                <w:rStyle w:val="Hyperlink"/>
                <w:noProof/>
              </w:rPr>
              <w:t>5.1 Timeline</w:t>
            </w:r>
            <w:r w:rsidR="002861DF">
              <w:rPr>
                <w:noProof/>
                <w:webHidden/>
              </w:rPr>
              <w:tab/>
            </w:r>
            <w:r w:rsidR="002861DF">
              <w:rPr>
                <w:noProof/>
                <w:webHidden/>
              </w:rPr>
              <w:fldChar w:fldCharType="begin"/>
            </w:r>
            <w:r w:rsidR="002861DF">
              <w:rPr>
                <w:noProof/>
                <w:webHidden/>
              </w:rPr>
              <w:instrText xml:space="preserve"> PAGEREF _Toc419110667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539D29AD" w14:textId="77777777" w:rsidR="002861DF" w:rsidRDefault="00DB7468" w:rsidP="00BA3D72">
          <w:pPr>
            <w:pStyle w:val="TOC1"/>
            <w:tabs>
              <w:tab w:val="left" w:pos="400"/>
              <w:tab w:val="right" w:leader="dot" w:pos="9016"/>
            </w:tabs>
            <w:rPr>
              <w:rFonts w:asciiTheme="minorHAnsi" w:hAnsiTheme="minorHAnsi"/>
              <w:noProof/>
              <w:szCs w:val="22"/>
              <w:lang w:eastAsia="en-AU"/>
            </w:rPr>
          </w:pPr>
          <w:hyperlink w:anchor="_Toc419110668" w:history="1">
            <w:r w:rsidR="002861DF" w:rsidRPr="00CD12BB">
              <w:rPr>
                <w:rStyle w:val="Hyperlink"/>
                <w:noProof/>
              </w:rPr>
              <w:t>6.</w:t>
            </w:r>
            <w:r w:rsidR="002861DF">
              <w:rPr>
                <w:rFonts w:asciiTheme="minorHAnsi" w:hAnsiTheme="minorHAnsi"/>
                <w:noProof/>
                <w:szCs w:val="22"/>
                <w:lang w:eastAsia="en-AU"/>
              </w:rPr>
              <w:tab/>
            </w:r>
            <w:r w:rsidR="002861DF" w:rsidRPr="00CD12BB">
              <w:rPr>
                <w:rStyle w:val="Hyperlink"/>
                <w:noProof/>
              </w:rPr>
              <w:t>Appendices</w:t>
            </w:r>
            <w:r w:rsidR="002861DF">
              <w:rPr>
                <w:noProof/>
                <w:webHidden/>
              </w:rPr>
              <w:tab/>
            </w:r>
            <w:r w:rsidR="002861DF">
              <w:rPr>
                <w:noProof/>
                <w:webHidden/>
              </w:rPr>
              <w:fldChar w:fldCharType="begin"/>
            </w:r>
            <w:r w:rsidR="002861DF">
              <w:rPr>
                <w:noProof/>
                <w:webHidden/>
              </w:rPr>
              <w:instrText xml:space="preserve"> PAGEREF _Toc419110668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4F54B640" w14:textId="77777777" w:rsidR="002861DF" w:rsidRDefault="00DB7468" w:rsidP="00BA3D72">
          <w:pPr>
            <w:pStyle w:val="TOC2"/>
            <w:tabs>
              <w:tab w:val="right" w:leader="dot" w:pos="9016"/>
            </w:tabs>
            <w:rPr>
              <w:rFonts w:asciiTheme="minorHAnsi" w:hAnsiTheme="minorHAnsi"/>
              <w:noProof/>
              <w:szCs w:val="22"/>
              <w:lang w:eastAsia="en-AU"/>
            </w:rPr>
          </w:pPr>
          <w:hyperlink w:anchor="_Toc419110669" w:history="1">
            <w:r w:rsidR="002861DF" w:rsidRPr="00CD12BB">
              <w:rPr>
                <w:rStyle w:val="Hyperlink"/>
                <w:noProof/>
              </w:rPr>
              <w:t>6.1 Risk Assessment</w:t>
            </w:r>
            <w:r w:rsidR="002861DF">
              <w:rPr>
                <w:noProof/>
                <w:webHidden/>
              </w:rPr>
              <w:tab/>
            </w:r>
            <w:r w:rsidR="002861DF">
              <w:rPr>
                <w:noProof/>
                <w:webHidden/>
              </w:rPr>
              <w:fldChar w:fldCharType="begin"/>
            </w:r>
            <w:r w:rsidR="002861DF">
              <w:rPr>
                <w:noProof/>
                <w:webHidden/>
              </w:rPr>
              <w:instrText xml:space="preserve"> PAGEREF _Toc419110669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7FE09E5F" w14:textId="77777777" w:rsidR="002861DF" w:rsidRDefault="00DB7468" w:rsidP="00BA3D72">
          <w:pPr>
            <w:pStyle w:val="TOC2"/>
            <w:tabs>
              <w:tab w:val="right" w:leader="dot" w:pos="9016"/>
            </w:tabs>
            <w:rPr>
              <w:rFonts w:asciiTheme="minorHAnsi" w:hAnsiTheme="minorHAnsi"/>
              <w:noProof/>
              <w:szCs w:val="22"/>
              <w:lang w:eastAsia="en-AU"/>
            </w:rPr>
          </w:pPr>
          <w:hyperlink w:anchor="_Toc419110670" w:history="1">
            <w:r w:rsidR="002861DF" w:rsidRPr="00CD12BB">
              <w:rPr>
                <w:rStyle w:val="Hyperlink"/>
                <w:noProof/>
              </w:rPr>
              <w:t>6.2 Gantt Chart</w:t>
            </w:r>
            <w:r w:rsidR="002861DF">
              <w:rPr>
                <w:noProof/>
                <w:webHidden/>
              </w:rPr>
              <w:tab/>
            </w:r>
            <w:r w:rsidR="002861DF">
              <w:rPr>
                <w:noProof/>
                <w:webHidden/>
              </w:rPr>
              <w:fldChar w:fldCharType="begin"/>
            </w:r>
            <w:r w:rsidR="002861DF">
              <w:rPr>
                <w:noProof/>
                <w:webHidden/>
              </w:rPr>
              <w:instrText xml:space="preserve"> PAGEREF _Toc419110670 \h </w:instrText>
            </w:r>
            <w:r w:rsidR="002861DF">
              <w:rPr>
                <w:noProof/>
                <w:webHidden/>
              </w:rPr>
            </w:r>
            <w:r w:rsidR="002861DF">
              <w:rPr>
                <w:noProof/>
                <w:webHidden/>
              </w:rPr>
              <w:fldChar w:fldCharType="separate"/>
            </w:r>
            <w:r w:rsidR="00AF2465">
              <w:rPr>
                <w:noProof/>
                <w:webHidden/>
              </w:rPr>
              <w:t>25</w:t>
            </w:r>
            <w:r w:rsidR="002861DF">
              <w:rPr>
                <w:noProof/>
                <w:webHidden/>
              </w:rPr>
              <w:fldChar w:fldCharType="end"/>
            </w:r>
          </w:hyperlink>
        </w:p>
        <w:p w14:paraId="67289CA5" w14:textId="77777777" w:rsidR="002861DF" w:rsidRDefault="00DB7468" w:rsidP="00BA3D72">
          <w:pPr>
            <w:pStyle w:val="TOC2"/>
            <w:tabs>
              <w:tab w:val="right" w:leader="dot" w:pos="9016"/>
            </w:tabs>
            <w:rPr>
              <w:rFonts w:asciiTheme="minorHAnsi" w:hAnsiTheme="minorHAnsi"/>
              <w:noProof/>
              <w:szCs w:val="22"/>
              <w:lang w:eastAsia="en-AU"/>
            </w:rPr>
          </w:pPr>
          <w:hyperlink w:anchor="_Toc419110671" w:history="1">
            <w:r w:rsidR="002861DF" w:rsidRPr="00CD12BB">
              <w:rPr>
                <w:rStyle w:val="Hyperlink"/>
                <w:noProof/>
              </w:rPr>
              <w:t>6.3 Reference List</w:t>
            </w:r>
            <w:r w:rsidR="002861DF">
              <w:rPr>
                <w:noProof/>
                <w:webHidden/>
              </w:rPr>
              <w:tab/>
            </w:r>
            <w:r w:rsidR="002861DF">
              <w:rPr>
                <w:noProof/>
                <w:webHidden/>
              </w:rPr>
              <w:fldChar w:fldCharType="begin"/>
            </w:r>
            <w:r w:rsidR="002861DF">
              <w:rPr>
                <w:noProof/>
                <w:webHidden/>
              </w:rPr>
              <w:instrText xml:space="preserve"> PAGEREF _Toc419110671 \h </w:instrText>
            </w:r>
            <w:r w:rsidR="002861DF">
              <w:rPr>
                <w:noProof/>
                <w:webHidden/>
              </w:rPr>
            </w:r>
            <w:r w:rsidR="002861DF">
              <w:rPr>
                <w:noProof/>
                <w:webHidden/>
              </w:rPr>
              <w:fldChar w:fldCharType="separate"/>
            </w:r>
            <w:r w:rsidR="00AF2465">
              <w:rPr>
                <w:noProof/>
                <w:webHidden/>
              </w:rPr>
              <w:t>26</w:t>
            </w:r>
            <w:r w:rsidR="002861DF">
              <w:rPr>
                <w:noProof/>
                <w:webHidden/>
              </w:rPr>
              <w:fldChar w:fldCharType="end"/>
            </w:r>
          </w:hyperlink>
        </w:p>
        <w:p w14:paraId="22B1B79A" w14:textId="583942CE" w:rsidR="00076320" w:rsidRDefault="00076320" w:rsidP="00BA3D72">
          <w:pPr>
            <w:jc w:val="both"/>
          </w:pPr>
          <w:r>
            <w:rPr>
              <w:b/>
              <w:bCs/>
              <w:noProof/>
            </w:rPr>
            <w:fldChar w:fldCharType="end"/>
          </w:r>
        </w:p>
      </w:sdtContent>
    </w:sdt>
    <w:p w14:paraId="4F4C9035" w14:textId="77777777" w:rsidR="00076320" w:rsidRDefault="00076320" w:rsidP="00BA3D72">
      <w:pPr>
        <w:ind w:left="720"/>
        <w:jc w:val="both"/>
      </w:pPr>
    </w:p>
    <w:p w14:paraId="47451985" w14:textId="77777777" w:rsidR="00076320" w:rsidRDefault="00076320" w:rsidP="00BC193F">
      <w:pPr>
        <w:ind w:left="720"/>
        <w:jc w:val="both"/>
      </w:pPr>
    </w:p>
    <w:p w14:paraId="40F0DC1B" w14:textId="77777777" w:rsidR="00076320" w:rsidRDefault="00076320" w:rsidP="00BC193F">
      <w:pPr>
        <w:ind w:left="720"/>
        <w:jc w:val="both"/>
      </w:pPr>
    </w:p>
    <w:p w14:paraId="7338DB03" w14:textId="0B8D14C7" w:rsidR="00076320" w:rsidRDefault="00E22C49" w:rsidP="00E22C49">
      <w:pPr>
        <w:pStyle w:val="Heading1"/>
      </w:pPr>
      <w:r>
        <w:t>List of Figures</w:t>
      </w:r>
    </w:p>
    <w:p w14:paraId="3AD98165" w14:textId="77777777" w:rsidR="00E22C49" w:rsidRDefault="00E22C49" w:rsidP="00E22C49"/>
    <w:p w14:paraId="0B3CC321" w14:textId="77777777" w:rsidR="00E22C49" w:rsidRDefault="00E22C49" w:rsidP="00E22C49">
      <w:pPr>
        <w:pStyle w:val="Heading1"/>
        <w:sectPr w:rsidR="00E22C49" w:rsidSect="001F37AF">
          <w:pgSz w:w="11906" w:h="16838"/>
          <w:pgMar w:top="1418" w:right="1440" w:bottom="1440" w:left="2268" w:header="708" w:footer="708" w:gutter="0"/>
          <w:pgNumType w:start="3"/>
          <w:cols w:space="708"/>
          <w:docGrid w:linePitch="360"/>
        </w:sectPr>
      </w:pPr>
    </w:p>
    <w:p w14:paraId="5A82BB4D" w14:textId="303563A7" w:rsidR="00E22C49" w:rsidRPr="00E22C49" w:rsidRDefault="00E22C49" w:rsidP="00E22C49">
      <w:pPr>
        <w:pStyle w:val="Heading1"/>
        <w:sectPr w:rsidR="00E22C49" w:rsidRPr="00E22C49" w:rsidSect="001F37AF">
          <w:pgSz w:w="11906" w:h="16838"/>
          <w:pgMar w:top="1418" w:right="1440" w:bottom="1440" w:left="2268" w:header="708" w:footer="708" w:gutter="0"/>
          <w:pgNumType w:start="3"/>
          <w:cols w:space="708"/>
          <w:docGrid w:linePitch="360"/>
        </w:sectPr>
      </w:pPr>
      <w:r>
        <w:lastRenderedPageBreak/>
        <w:t>List of Tables</w:t>
      </w:r>
    </w:p>
    <w:p w14:paraId="6158B1FE" w14:textId="04FAD56F" w:rsidR="00701A4E" w:rsidRDefault="00701A4E">
      <w:pPr>
        <w:pStyle w:val="Heading1"/>
      </w:pPr>
      <w:bookmarkStart w:id="0" w:name="_Toc419110643"/>
      <w:r>
        <w:lastRenderedPageBreak/>
        <w:t>List of Equations</w:t>
      </w:r>
    </w:p>
    <w:p w14:paraId="7357296F" w14:textId="77777777" w:rsidR="00701A4E" w:rsidRDefault="00701A4E">
      <w:pPr>
        <w:pStyle w:val="Heading1"/>
        <w:sectPr w:rsidR="00701A4E" w:rsidSect="00C71CCD">
          <w:pgSz w:w="11906" w:h="16838"/>
          <w:pgMar w:top="1440" w:right="1440" w:bottom="1440" w:left="2268" w:header="708" w:footer="708" w:gutter="0"/>
          <w:pgNumType w:start="3"/>
          <w:cols w:space="708"/>
          <w:titlePg/>
          <w:docGrid w:linePitch="360"/>
        </w:sectPr>
      </w:pPr>
    </w:p>
    <w:p w14:paraId="22B14041" w14:textId="12F59B65" w:rsidR="00701A4E" w:rsidRDefault="00701A4E">
      <w:pPr>
        <w:pStyle w:val="Heading1"/>
      </w:pPr>
      <w:r>
        <w:lastRenderedPageBreak/>
        <w:t xml:space="preserve">List </w:t>
      </w:r>
      <w:proofErr w:type="gramStart"/>
      <w:r>
        <w:t>Of</w:t>
      </w:r>
      <w:proofErr w:type="gramEnd"/>
      <w:r>
        <w:t xml:space="preserve"> Abbreviations</w:t>
      </w:r>
    </w:p>
    <w:p w14:paraId="5B740E7A" w14:textId="77777777" w:rsidR="00701A4E" w:rsidRDefault="00701A4E" w:rsidP="002831E4">
      <w:pPr>
        <w:pStyle w:val="Heading1"/>
        <w:numPr>
          <w:ilvl w:val="0"/>
          <w:numId w:val="16"/>
        </w:numPr>
        <w:spacing w:line="360" w:lineRule="auto"/>
        <w:ind w:left="426" w:hanging="426"/>
        <w:jc w:val="both"/>
        <w:sectPr w:rsidR="00701A4E" w:rsidSect="00C71CCD">
          <w:pgSz w:w="11906" w:h="16838"/>
          <w:pgMar w:top="1440" w:right="1440" w:bottom="1440" w:left="2268" w:header="708" w:footer="708" w:gutter="0"/>
          <w:pgNumType w:start="3"/>
          <w:cols w:space="708"/>
          <w:titlePg/>
          <w:docGrid w:linePitch="360"/>
        </w:sectPr>
      </w:pPr>
    </w:p>
    <w:p w14:paraId="7168979B" w14:textId="71DD8CEB" w:rsidR="00154574" w:rsidRDefault="00154574" w:rsidP="002831E4">
      <w:pPr>
        <w:pStyle w:val="Heading1"/>
        <w:numPr>
          <w:ilvl w:val="0"/>
          <w:numId w:val="16"/>
        </w:numPr>
        <w:spacing w:line="360" w:lineRule="auto"/>
        <w:ind w:left="426" w:hanging="426"/>
        <w:jc w:val="both"/>
      </w:pPr>
      <w:r>
        <w:lastRenderedPageBreak/>
        <w:t>Introduction</w:t>
      </w:r>
      <w:bookmarkEnd w:id="0"/>
    </w:p>
    <w:p w14:paraId="548CFDD5" w14:textId="77777777" w:rsidR="00154574" w:rsidRDefault="00154574" w:rsidP="00C71CCD">
      <w:pPr>
        <w:jc w:val="both"/>
      </w:pPr>
    </w:p>
    <w:p w14:paraId="6ABA7E98" w14:textId="005123EA" w:rsidR="00C33BB0" w:rsidRDefault="00E91A79" w:rsidP="00C71CCD">
      <w:pPr>
        <w:tabs>
          <w:tab w:val="left" w:pos="720"/>
        </w:tabs>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71CCD">
      <w:pPr>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C71CCD">
      <w:pPr>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C71CCD">
      <w:pPr>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C71CCD">
      <w:pPr>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C71CCD">
      <w:pPr>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w:t>
      </w:r>
      <w:r w:rsidR="006C5780">
        <w:lastRenderedPageBreak/>
        <w:t xml:space="preserve">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C71CCD">
      <w:pPr>
        <w:jc w:val="both"/>
      </w:pPr>
      <w:r>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ind w:left="1440"/>
        <w:jc w:val="both"/>
      </w:pPr>
      <w:r>
        <w:br w:type="page"/>
      </w:r>
    </w:p>
    <w:p w14:paraId="408697EA" w14:textId="77777777" w:rsidR="00D47C68" w:rsidRDefault="00D47C68" w:rsidP="00BC193F">
      <w:pPr>
        <w:ind w:left="720"/>
        <w:jc w:val="both"/>
        <w:sectPr w:rsidR="00D47C68" w:rsidSect="00C71CCD">
          <w:pgSz w:w="11906" w:h="16838"/>
          <w:pgMar w:top="1440" w:right="1440" w:bottom="1440" w:left="2268" w:header="708" w:footer="708" w:gutter="0"/>
          <w:pgNumType w:start="3"/>
          <w:cols w:space="708"/>
          <w:titlePg/>
          <w:docGrid w:linePitch="360"/>
        </w:sectPr>
      </w:pPr>
    </w:p>
    <w:p w14:paraId="71E2961B" w14:textId="6AB1DE75" w:rsidR="00787276" w:rsidRDefault="00787276" w:rsidP="0069185D">
      <w:pPr>
        <w:pStyle w:val="Heading1"/>
        <w:numPr>
          <w:ilvl w:val="0"/>
          <w:numId w:val="16"/>
        </w:numPr>
        <w:spacing w:line="360" w:lineRule="auto"/>
        <w:ind w:left="426" w:hanging="426"/>
        <w:jc w:val="both"/>
      </w:pPr>
      <w:bookmarkStart w:id="1" w:name="_Toc419110644"/>
      <w:r>
        <w:lastRenderedPageBreak/>
        <w:t>Literature Review</w:t>
      </w:r>
      <w:bookmarkEnd w:id="1"/>
    </w:p>
    <w:p w14:paraId="1CA586F1" w14:textId="5C6351B4" w:rsidR="00787276" w:rsidRDefault="00E64D9B" w:rsidP="00321BED">
      <w:pPr>
        <w:pStyle w:val="Heading2"/>
        <w:spacing w:line="360" w:lineRule="auto"/>
        <w:jc w:val="both"/>
      </w:pPr>
      <w:bookmarkStart w:id="2" w:name="_Toc419110645"/>
      <w:r>
        <w:t xml:space="preserve">2.1 </w:t>
      </w:r>
      <w:r w:rsidR="0008157D">
        <w:t>Non-Destructive Evaluation</w:t>
      </w:r>
      <w:bookmarkEnd w:id="2"/>
    </w:p>
    <w:p w14:paraId="15368C38" w14:textId="51DDC6E2" w:rsidR="00787276" w:rsidRDefault="00E64D9B" w:rsidP="00321BED">
      <w:pPr>
        <w:pStyle w:val="Heading3"/>
        <w:spacing w:line="360" w:lineRule="auto"/>
        <w:jc w:val="both"/>
      </w:pPr>
      <w:bookmarkStart w:id="3" w:name="_Toc419110646"/>
      <w:r>
        <w:t xml:space="preserve">2.1.1 </w:t>
      </w:r>
      <w:r w:rsidR="00787276">
        <w:t>Ultrasonics</w:t>
      </w:r>
      <w:bookmarkEnd w:id="3"/>
    </w:p>
    <w:p w14:paraId="1B883099" w14:textId="61B56A41" w:rsidR="00AE7FEE" w:rsidRDefault="00A710AB" w:rsidP="00321BED">
      <w:pPr>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ascii="Cambria Math" w:hAnsi="Cambria Math" w:cs="Arial"/>
            <w:color w:val="545454"/>
            <w:shd w:val="clear" w:color="auto" w:fill="FFFFFF"/>
          </w:rPr>
          <w:br/>
        </m:r>
      </m:oMath>
    </w:p>
    <w:p w14:paraId="1284FDD6" w14:textId="74AFE612" w:rsidR="00B92926" w:rsidRDefault="009C5526" w:rsidP="00321BED">
      <w:pPr>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4" w:name="_Toc419110647"/>
      <w:r>
        <w:t xml:space="preserve">2.1.2 </w:t>
      </w:r>
      <w:r w:rsidR="0008157D">
        <w:t>Rovers</w:t>
      </w:r>
      <w:bookmarkEnd w:id="4"/>
    </w:p>
    <w:p w14:paraId="72A14D0C" w14:textId="66CB7CA1" w:rsidR="0008157D" w:rsidRPr="00841710" w:rsidRDefault="0008157D" w:rsidP="00321BED">
      <w:pPr>
        <w:jc w:val="both"/>
      </w:pPr>
      <w:r>
        <w:t xml:space="preserve">Current Rover/crawler solutions are able to adhere to a steel vessel with magnetic wheels, and perform A, B, or C ultrasonic scans, depending on their encoder capabilities. Some of these </w:t>
      </w:r>
      <w:r>
        <w:lastRenderedPageBreak/>
        <w:t>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5" w:name="_Toc419110648"/>
      <w:r>
        <w:t xml:space="preserve">2.1.3 </w:t>
      </w:r>
      <w:r w:rsidR="00787276">
        <w:t>Corrosion</w:t>
      </w:r>
      <w:bookmarkEnd w:id="5"/>
    </w:p>
    <w:p w14:paraId="5FB409A5" w14:textId="77777777" w:rsidR="00EB301C" w:rsidRDefault="00C447FC" w:rsidP="00321BED">
      <w:pPr>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r>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6" w:name="_Toc419110649"/>
      <w:r>
        <w:lastRenderedPageBreak/>
        <w:t xml:space="preserve">2.2 </w:t>
      </w:r>
      <w:r w:rsidR="00B068EC">
        <w:t>UAV TECHNOLOGY</w:t>
      </w:r>
      <w:bookmarkEnd w:id="6"/>
    </w:p>
    <w:p w14:paraId="226E275B" w14:textId="40DB9B48" w:rsidR="00B068EC" w:rsidRPr="00B068EC" w:rsidRDefault="00E64D9B" w:rsidP="00321BED">
      <w:pPr>
        <w:pStyle w:val="Heading3"/>
        <w:spacing w:line="360" w:lineRule="auto"/>
        <w:jc w:val="both"/>
      </w:pPr>
      <w:bookmarkStart w:id="7" w:name="_Toc419110650"/>
      <w:r>
        <w:t xml:space="preserve">2.2.1 </w:t>
      </w:r>
      <w:r w:rsidR="00B068EC">
        <w:t>System overview</w:t>
      </w:r>
      <w:bookmarkEnd w:id="7"/>
    </w:p>
    <w:p w14:paraId="7E33B3EA" w14:textId="14B858C6" w:rsidR="00EB301C" w:rsidRDefault="00EB301C" w:rsidP="00321BED">
      <w:pPr>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jc w:val="both"/>
      </w:pPr>
      <w:r>
        <w:t>They consist of a frame, motors, rotors, speed controllers, IMU, control electronics or flight computer, CPU, and other peripherals such as a camera or radio link.</w:t>
      </w:r>
      <w:r w:rsidR="00DB7468">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59709A">
      <w:pPr>
        <w:jc w:val="center"/>
      </w:pPr>
      <w:r>
        <w:t>Figure 2.2.1a: Quadcopter Drone Components</w:t>
      </w:r>
    </w:p>
    <w:p w14:paraId="2BFAA451" w14:textId="77777777" w:rsidR="00BC193F" w:rsidRDefault="00BC193F" w:rsidP="00321BED">
      <w:pPr>
        <w:jc w:val="both"/>
      </w:pPr>
    </w:p>
    <w:p w14:paraId="6965C8AD" w14:textId="196722AB" w:rsidR="00EB301C" w:rsidRDefault="00EB301C" w:rsidP="00321BED">
      <w:pPr>
        <w:jc w:val="both"/>
      </w:pPr>
      <w:r>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w:t>
      </w:r>
      <w:r w:rsidR="003A04E9">
        <w:lastRenderedPageBreak/>
        <w:t>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jc w:val="both"/>
      </w:pPr>
    </w:p>
    <w:p w14:paraId="1EE17646" w14:textId="77777777" w:rsidR="00EB301C" w:rsidRPr="00D502DF" w:rsidRDefault="00EB301C" w:rsidP="00321BED">
      <w:pPr>
        <w:jc w:val="both"/>
      </w:pPr>
    </w:p>
    <w:p w14:paraId="1EB7526D" w14:textId="447EDAD9" w:rsidR="00787276" w:rsidRPr="00D502DF" w:rsidRDefault="00E64D9B" w:rsidP="00321BED">
      <w:pPr>
        <w:pStyle w:val="Heading3"/>
        <w:spacing w:line="360" w:lineRule="auto"/>
        <w:jc w:val="both"/>
        <w:rPr>
          <w:rStyle w:val="Heading2Char"/>
          <w:caps/>
        </w:rPr>
      </w:pPr>
      <w:bookmarkStart w:id="8" w:name="_Toc419110651"/>
      <w:r w:rsidRPr="00D502DF">
        <w:t xml:space="preserve">2.2.2 </w:t>
      </w:r>
      <w:r w:rsidR="00B068EC" w:rsidRPr="00D502DF">
        <w:t>Navigation</w:t>
      </w:r>
      <w:bookmarkEnd w:id="8"/>
    </w:p>
    <w:p w14:paraId="1053802C" w14:textId="25B7AAC1" w:rsidR="00AE7FEE" w:rsidRDefault="00E64D9B" w:rsidP="00321BED">
      <w:pPr>
        <w:pStyle w:val="Heading4"/>
        <w:jc w:val="both"/>
      </w:pPr>
      <w:r>
        <w:t xml:space="preserve">2.2.2.1 </w:t>
      </w:r>
      <w:r w:rsidR="00AE7FEE">
        <w:t>GNSS</w:t>
      </w:r>
    </w:p>
    <w:p w14:paraId="4B001B32" w14:textId="4BA24256" w:rsidR="00AE7FEE" w:rsidRDefault="009A151C" w:rsidP="00321BED">
      <w:pPr>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jc w:val="both"/>
      </w:pPr>
      <w:r>
        <w:t xml:space="preserve">2.2.2.2 </w:t>
      </w:r>
      <w:r w:rsidR="00A43562">
        <w:t>IMU</w:t>
      </w:r>
    </w:p>
    <w:p w14:paraId="1945E52B" w14:textId="34C09130" w:rsidR="00AE7FEE" w:rsidRDefault="008C2AFF" w:rsidP="00321BED">
      <w:pPr>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w:t>
      </w:r>
      <w:r>
        <w:lastRenderedPageBreak/>
        <w:t>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jc w:val="both"/>
      </w:pPr>
      <w:r>
        <w:t xml:space="preserve">2.2.2.3 </w:t>
      </w:r>
      <w:r w:rsidR="00AE7FEE">
        <w:t>Altimeter</w:t>
      </w:r>
    </w:p>
    <w:p w14:paraId="0D1BE506" w14:textId="317A8816" w:rsidR="00841710" w:rsidRDefault="00841710" w:rsidP="00321BED">
      <w:pPr>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ideal, but is far </w:t>
      </w:r>
      <w:r w:rsidR="00CE2369">
        <w:t>better than what GPS can offer. Other limitations include fluctuation with temperature and humidity.</w:t>
      </w:r>
    </w:p>
    <w:p w14:paraId="2E129803" w14:textId="337040AE" w:rsidR="00AE7FEE" w:rsidRDefault="00CE2369" w:rsidP="00321BED">
      <w:pPr>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w:t>
      </w:r>
      <w:r w:rsidR="00A416DD">
        <w:lastRenderedPageBreak/>
        <w:t xml:space="preserve">shortcoming, though due to a lower SNR, has about the same accuracy as a barometer altimeter. RADAR often has large and powerful antennas as well. </w:t>
      </w:r>
    </w:p>
    <w:p w14:paraId="788EBE26" w14:textId="1A47F708" w:rsidR="00B67CD1" w:rsidRDefault="00E64D9B" w:rsidP="00321BED">
      <w:pPr>
        <w:pStyle w:val="Heading4"/>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jc w:val="both"/>
      </w:pPr>
    </w:p>
    <w:p w14:paraId="7E4E67DF" w14:textId="444D9C57" w:rsidR="00D23FD8" w:rsidRDefault="00DB7468" w:rsidP="00321BED">
      <w:pPr>
        <w:jc w:val="center"/>
      </w:pPr>
      <w:r>
        <w:pict w14:anchorId="70737E82">
          <v:shape id="_x0000_i1026" type="#_x0000_t75" style="width:269.25pt;height:201.75pt">
            <v:imagedata r:id="rId13" o:title="Cricket Module"/>
          </v:shape>
        </w:pict>
      </w:r>
    </w:p>
    <w:p w14:paraId="05233E70" w14:textId="71F4F976" w:rsidR="00E64D9B" w:rsidRDefault="00E64D9B" w:rsidP="00321BED">
      <w:pPr>
        <w:jc w:val="center"/>
      </w:pPr>
      <w:r>
        <w:lastRenderedPageBreak/>
        <w:t>Figure</w:t>
      </w:r>
      <w:r w:rsidR="00A64076">
        <w:t xml:space="preserve"> </w:t>
      </w:r>
      <w:r w:rsidR="00AF2465">
        <w:t>2.2.2.4a Cricket</w:t>
      </w:r>
      <w:r>
        <w:t xml:space="preserve"> module</w:t>
      </w:r>
    </w:p>
    <w:p w14:paraId="47F852F4" w14:textId="62128D7A" w:rsidR="00B67CD1" w:rsidRDefault="00D66AC6" w:rsidP="00321BED">
      <w:pPr>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DB7468" w:rsidP="00321BED">
      <w:pPr>
        <w:jc w:val="center"/>
      </w:pPr>
      <w:r>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jc w:val="center"/>
      </w:pPr>
      <w:r>
        <w:t xml:space="preserve">Figure 2.2.2.4b </w:t>
      </w:r>
      <w:proofErr w:type="spellStart"/>
      <w:r>
        <w:t>AoA</w:t>
      </w:r>
      <w:proofErr w:type="spellEnd"/>
      <w:r>
        <w:t xml:space="preserve"> Isotropic Tracking Map</w:t>
      </w:r>
    </w:p>
    <w:p w14:paraId="37F3134C" w14:textId="1A6E4845" w:rsidR="00A45CE3" w:rsidRDefault="00A45CE3" w:rsidP="00321BED">
      <w:pPr>
        <w:jc w:val="both"/>
      </w:pPr>
    </w:p>
    <w:p w14:paraId="4193E758" w14:textId="34C6568C" w:rsidR="00A45CE3" w:rsidRDefault="00A45CE3" w:rsidP="00321BED">
      <w:pPr>
        <w:jc w:val="both"/>
      </w:pPr>
    </w:p>
    <w:p w14:paraId="49CE7F7F" w14:textId="2428E39B" w:rsidR="00227FCF" w:rsidRDefault="00227FCF" w:rsidP="00321BED">
      <w:pPr>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jc w:val="both"/>
      </w:pPr>
      <w:r>
        <w:lastRenderedPageBreak/>
        <w:t xml:space="preserve">2.2.2.5 </w:t>
      </w:r>
      <w:r w:rsidR="005337E0">
        <w:t xml:space="preserve">GNSS-Denied Environment </w:t>
      </w:r>
      <w:proofErr w:type="spellStart"/>
      <w:r w:rsidR="005337E0">
        <w:t>SOlutions</w:t>
      </w:r>
      <w:proofErr w:type="spellEnd"/>
      <w:r w:rsidR="00014086">
        <w:t xml:space="preserve"> using sensor </w:t>
      </w:r>
      <w:proofErr w:type="spellStart"/>
      <w:r w:rsidR="00014086">
        <w:t>odometry</w:t>
      </w:r>
      <w:proofErr w:type="spellEnd"/>
    </w:p>
    <w:p w14:paraId="55561C79" w14:textId="55DCAFFE" w:rsidR="00014086" w:rsidRDefault="00B01010" w:rsidP="00321BED">
      <w:pPr>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DB7468" w:rsidP="00321BED">
      <w:pPr>
        <w:jc w:val="center"/>
      </w:pPr>
      <w:r>
        <w:pict w14:anchorId="384E024F">
          <v:shape id="_x0000_i1028" type="#_x0000_t75" style="width:409.5pt;height:145.5pt">
            <v:imagedata r:id="rId15" o:title="SLAM integration overview"/>
          </v:shape>
        </w:pict>
      </w:r>
    </w:p>
    <w:p w14:paraId="02A20A3A" w14:textId="2326D42E" w:rsidR="006755C5" w:rsidRDefault="006755C5" w:rsidP="00321BED">
      <w:pPr>
        <w:jc w:val="center"/>
      </w:pPr>
      <w:r>
        <w:t>Figure</w:t>
      </w:r>
      <w:r w:rsidR="00A64076">
        <w:t xml:space="preserve"> 2.2.2.5a</w:t>
      </w:r>
      <w:r>
        <w:t>: mono vision slam integration block diag</w:t>
      </w:r>
      <w:r w:rsidR="0069185D">
        <w:t>ram</w:t>
      </w:r>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DB7468" w:rsidP="00321BED">
      <w:pPr>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jc w:val="both"/>
      </w:pPr>
      <w:r>
        <w:rPr>
          <w:color w:val="000000"/>
        </w:rPr>
        <w:lastRenderedPageBreak/>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jc w:val="both"/>
      </w:pPr>
    </w:p>
    <w:p w14:paraId="3CEBA1F2" w14:textId="77777777" w:rsidR="005337E0" w:rsidRPr="00DA13F8" w:rsidRDefault="005337E0" w:rsidP="00321BED">
      <w:pPr>
        <w:jc w:val="both"/>
      </w:pPr>
    </w:p>
    <w:p w14:paraId="67D4EB2B" w14:textId="77777777" w:rsidR="00AE7FEE" w:rsidRDefault="00AE7FEE" w:rsidP="00321BED">
      <w:pPr>
        <w:pStyle w:val="ListParagraph"/>
        <w:ind w:left="2160"/>
        <w:jc w:val="both"/>
      </w:pPr>
    </w:p>
    <w:p w14:paraId="36423B44" w14:textId="0505CC86" w:rsidR="00787276" w:rsidRDefault="00E64D9B" w:rsidP="00321BED">
      <w:pPr>
        <w:pStyle w:val="Heading3"/>
        <w:spacing w:line="360" w:lineRule="auto"/>
        <w:jc w:val="both"/>
      </w:pPr>
      <w:bookmarkStart w:id="9" w:name="_Toc419110652"/>
      <w:r>
        <w:t xml:space="preserve">2.2.3 </w:t>
      </w:r>
      <w:r w:rsidR="00787276">
        <w:t>Collision avoidance</w:t>
      </w:r>
      <w:r w:rsidR="00AC7011">
        <w:t xml:space="preserve"> and UAV preservation</w:t>
      </w:r>
      <w:bookmarkEnd w:id="9"/>
      <w:r w:rsidR="00787276">
        <w:t xml:space="preserve"> </w:t>
      </w:r>
    </w:p>
    <w:p w14:paraId="3BAE5DEB" w14:textId="74F5457F" w:rsidR="00B67CD1" w:rsidRDefault="00F01DCC" w:rsidP="00321BED">
      <w:pPr>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jc w:val="both"/>
      </w:pPr>
      <w:r>
        <w:t>Certain UAVs, such as the Parrot AR.Dron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0" w:name="_Toc419110653"/>
      <w:r>
        <w:t xml:space="preserve">2.2.4 </w:t>
      </w:r>
      <w:r w:rsidR="00787276">
        <w:t>Legal</w:t>
      </w:r>
      <w:bookmarkEnd w:id="10"/>
    </w:p>
    <w:p w14:paraId="59186981" w14:textId="0DB7AEFB" w:rsidR="00B67CD1" w:rsidRDefault="003C0F2D" w:rsidP="00321BED">
      <w:pPr>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11" w:name="_Toc419110654"/>
      <w:r>
        <w:t xml:space="preserve">2.2.5 </w:t>
      </w:r>
      <w:r w:rsidR="002F3892">
        <w:t>Perching</w:t>
      </w:r>
      <w:bookmarkEnd w:id="11"/>
    </w:p>
    <w:p w14:paraId="3464695D" w14:textId="19A52B5D" w:rsidR="00AC7011" w:rsidRDefault="002F784B" w:rsidP="00321BED">
      <w:pPr>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jc w:val="both"/>
      </w:pPr>
      <w:r>
        <w:lastRenderedPageBreak/>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planar stability, leaving the craft 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4D281F2E" w:rsidR="00E64D9B" w:rsidRDefault="00A27FAE" w:rsidP="00321BED">
      <w:pPr>
        <w:jc w:val="both"/>
      </w:pPr>
      <w:r>
        <w:t xml:space="preserve">The second is a joint project between the University of </w:t>
      </w:r>
      <w:r w:rsidR="008F3FC5">
        <w:t xml:space="preserve">Maryland’s Autonomous Vehicle Laboratory and Stanford’s Biomimetrics and Dexterous Manipulation </w:t>
      </w:r>
      <w:r w:rsidR="00C6397C">
        <w:t>Lab (</w:t>
      </w:r>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DB7468" w:rsidP="00321BED">
      <w:pPr>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jc w:val="center"/>
      </w:pPr>
      <w:r>
        <w:t xml:space="preserve">Figure </w:t>
      </w:r>
      <w:r w:rsidR="00A64076">
        <w:t>2.2.5a BDML Adhesive Mechanism</w:t>
      </w:r>
    </w:p>
    <w:p w14:paraId="5F586006" w14:textId="77777777" w:rsidR="00787276" w:rsidRDefault="00787276" w:rsidP="00321BED">
      <w:pPr>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bookmarkStart w:id="12" w:name="_Toc419110655"/>
    </w:p>
    <w:p w14:paraId="2653EAF1" w14:textId="77777777" w:rsidR="00215E7A" w:rsidRDefault="008819DA" w:rsidP="00862584">
      <w:pPr>
        <w:pStyle w:val="Heading3"/>
        <w:spacing w:line="360" w:lineRule="auto"/>
      </w:pPr>
      <w:r>
        <w:lastRenderedPageBreak/>
        <w:t>2.2.6 Simulation</w:t>
      </w:r>
    </w:p>
    <w:p w14:paraId="0C765BBA" w14:textId="5E01335E" w:rsidR="00681824" w:rsidRDefault="0092568B" w:rsidP="00215E7A">
      <w:r w:rsidRPr="00705B85">
        <w:t xml:space="preserve">Many </w:t>
      </w:r>
      <w:r w:rsidR="005B21B8" w:rsidRPr="00705B85">
        <w:t>flight and robotics simulators</w:t>
      </w:r>
      <w:r w:rsidRPr="00705B85">
        <w:t xml:space="preserve"> are available, with varying price</w:t>
      </w:r>
      <w:r w:rsidR="005B21B8" w:rsidRPr="00705B85">
        <w:t>s</w:t>
      </w:r>
      <w:r w:rsidRPr="00705B85">
        <w:t>, intended application</w:t>
      </w:r>
      <w:r w:rsidR="005B21B8" w:rsidRPr="00705B85">
        <w:t>s</w:t>
      </w:r>
      <w:r w:rsidRPr="00705B85">
        <w:t xml:space="preserve">, and </w:t>
      </w:r>
      <w:r w:rsidR="005B21B8" w:rsidRPr="00705B85">
        <w:t xml:space="preserve">ease of </w:t>
      </w:r>
      <w:r w:rsidRPr="00705B85">
        <w:t>development</w:t>
      </w:r>
      <w:r w:rsidR="005B21B8" w:rsidRPr="00705B85">
        <w:t>.</w:t>
      </w:r>
      <w:r w:rsidRPr="00705B85">
        <w:t xml:space="preserve"> </w:t>
      </w:r>
      <w:r w:rsidR="001E08B1">
        <w:t>X-planes</w:t>
      </w:r>
      <w:r w:rsidR="00D2600C">
        <w:t>, FlightGear, and Microsoft Flight S</w:t>
      </w:r>
      <w:r w:rsidR="001E08B1">
        <w:t>im</w:t>
      </w:r>
      <w:r w:rsidR="00D2600C">
        <w:t>ulator</w:t>
      </w:r>
      <w:r w:rsidR="001E08B1">
        <w:t xml:space="preserve"> are considered to be some of the better applications for flight simulation</w:t>
      </w:r>
      <w:r w:rsidR="0090320F">
        <w:t xml:space="preserve"> and training</w:t>
      </w:r>
      <w:r w:rsidR="00D2600C">
        <w:t xml:space="preserve"> </w:t>
      </w:r>
      <w:r w:rsidR="00D2600C" w:rsidRPr="00705B85">
        <w:fldChar w:fldCharType="begin"/>
      </w:r>
      <w:r w:rsidR="00D2600C" w:rsidRPr="00705B85">
        <w:instrText xml:space="preserve"> ADDIN EN.CITE &lt;EndNote&gt;&lt;Cite&gt;&lt;Author&gt;Craighead&lt;/Author&gt;&lt;Year&gt;2007&lt;/Year&gt;&lt;RecNum&gt;63&lt;/RecNum&gt;&lt;DisplayText&gt;[19]&lt;/DisplayText&gt;&lt;record&gt;&lt;rec-number&gt;63&lt;/rec-number&gt;&lt;foreign-keys&gt;&lt;key app="EN" db-id="wadtfxfe0r9xapepa0gpezscdzxftxpresz5" timestamp="1444064684"&gt;63&lt;/key&gt;&lt;/foreign-keys&gt;&lt;ref-type name="Conference Proceedings"&gt;10&lt;/ref-type&gt;&lt;contributors&gt;&lt;authors&gt;&lt;author&gt;Craighead, Jeff&lt;/author&gt;&lt;author&gt;Murphy, Robin&lt;/author&gt;&lt;author&gt;Burke, Jenny&lt;/author&gt;&lt;author&gt;Goldiez, Brian&lt;/author&gt;&lt;/authors&gt;&lt;/contributors&gt;&lt;titles&gt;&lt;title&gt;A survey of commercial &amp;amp; open source unmanned vehicle simulators&lt;/title&gt;&lt;secondary-title&gt;Robotics and Automation, 2007 IEEE International Conference on&lt;/secondary-title&gt;&lt;/titles&gt;&lt;pages&gt;852-857&lt;/pages&gt;&lt;dates&gt;&lt;year&gt;2007&lt;/year&gt;&lt;/dates&gt;&lt;publisher&gt;IEEE&lt;/publisher&gt;&lt;isbn&gt;1424406013&lt;/isbn&gt;&lt;urls&gt;&lt;/urls&gt;&lt;/record&gt;&lt;/Cite&gt;&lt;/EndNote&gt;</w:instrText>
      </w:r>
      <w:r w:rsidR="00D2600C" w:rsidRPr="00705B85">
        <w:fldChar w:fldCharType="separate"/>
      </w:r>
      <w:r w:rsidR="00D2600C" w:rsidRPr="00705B85">
        <w:rPr>
          <w:noProof/>
        </w:rPr>
        <w:t>[19]</w:t>
      </w:r>
      <w:r w:rsidR="00D2600C" w:rsidRPr="00705B85">
        <w:fldChar w:fldCharType="end"/>
      </w:r>
      <w:r w:rsidR="0090320F">
        <w:t>.</w:t>
      </w:r>
      <w:r w:rsidR="0090320F" w:rsidRPr="0090320F">
        <w:t xml:space="preserve"> </w:t>
      </w:r>
      <w:r w:rsidR="0090320F">
        <w:t xml:space="preserve">X-planes is often praised for its utility for prototyping </w:t>
      </w:r>
      <w:r w:rsidR="00D2600C">
        <w:t>purposes</w:t>
      </w:r>
      <w:r w:rsidR="0090320F">
        <w:t xml:space="preserve"> as a Hardware-In-the-Loop (HIL) simulator, as its use of blade element analysis affords it high physical </w:t>
      </w:r>
      <w:r w:rsidR="00B23E49">
        <w:t>fidelity</w:t>
      </w:r>
      <w:r w:rsidR="0069185D">
        <w:fldChar w:fldCharType="begin"/>
      </w:r>
      <w:r w:rsidR="0069185D">
        <w:instrText xml:space="preserve"> ADDIN EN.CITE &lt;EndNote&gt;&lt;Cite&gt;&lt;Author&gt;dos Santos&lt;/Author&gt;&lt;Year&gt;2011&lt;/Year&gt;&lt;RecNum&gt;68&lt;/RecNum&gt;&lt;DisplayText&gt;[20]&lt;/DisplayText&gt;&lt;record&gt;&lt;rec-number&gt;68&lt;/rec-number&gt;&lt;foreign-keys&gt;&lt;key app="EN" db-id="wadtfxfe0r9xapepa0gpezscdzxftxpresz5" timestamp="1444689956"&gt;68&lt;/key&gt;&lt;/foreign-keys&gt;&lt;ref-type name="Conference Proceedings"&gt;10&lt;/ref-type&gt;&lt;contributors&gt;&lt;authors&gt;&lt;author&gt;dos Santos, Sérgio Ronaldo Barros&lt;/author&gt;&lt;author&gt;Junior, Sidney Nascimento Givigi&lt;/author&gt;&lt;author&gt;Júnior, Cairo Lúcio Nascimento&lt;/author&gt;&lt;author&gt;Bittar, Adriano&lt;/author&gt;&lt;author&gt;de Oliveira, Neusa Maria Franco&lt;/author&gt;&lt;/authors&gt;&lt;/contributors&gt;&lt;titles&gt;&lt;title&gt;Modeling of a hardware-in-the-loop simulator for Uav autopilot controllers&lt;/title&gt;&lt;secondary-title&gt;Proceedings of the 21st Brazilian Congress of Mechanical Engineering&lt;/secondary-title&gt;&lt;/titles&gt;&lt;dates&gt;&lt;year&gt;2011&lt;/year&gt;&lt;/dates&gt;&lt;urls&gt;&lt;/urls&gt;&lt;/record&gt;&lt;/Cite&gt;&lt;/EndNote&gt;</w:instrText>
      </w:r>
      <w:r w:rsidR="0069185D">
        <w:fldChar w:fldCharType="separate"/>
      </w:r>
      <w:r w:rsidR="0069185D">
        <w:rPr>
          <w:noProof/>
        </w:rPr>
        <w:t>[20]</w:t>
      </w:r>
      <w:r w:rsidR="0069185D">
        <w:fldChar w:fldCharType="end"/>
      </w:r>
      <w:r w:rsidR="0090320F">
        <w:t>. However, availability of relevant</w:t>
      </w:r>
      <w:r w:rsidR="001E08B1">
        <w:t xml:space="preserve"> </w:t>
      </w:r>
      <w:r w:rsidR="0090320F">
        <w:t>flight models is limited, and development comes with considerable learning curves</w:t>
      </w:r>
      <w:r w:rsidR="00D2600C">
        <w:t xml:space="preserve"> and proprietary software costs</w:t>
      </w:r>
      <w:r w:rsidR="0090320F">
        <w:t xml:space="preserve">. </w:t>
      </w:r>
      <w:r w:rsidR="00D2600C">
        <w:t xml:space="preserve">Robotics-focused </w:t>
      </w:r>
      <w:r w:rsidR="00B23E49">
        <w:t>simulators (</w:t>
      </w:r>
      <w:r w:rsidR="00D2600C">
        <w:t>such as ROS, Webots, and</w:t>
      </w:r>
      <w:r w:rsidR="001E79A9">
        <w:t xml:space="preserve"> USARSim</w:t>
      </w:r>
      <w:r w:rsidR="00D2600C">
        <w:t xml:space="preserve">) also have a mix of similar </w:t>
      </w:r>
      <w:r w:rsidR="00B23E49">
        <w:t>abilities and</w:t>
      </w:r>
      <w:r w:rsidR="00D2600C">
        <w:t xml:space="preserve"> limitations</w:t>
      </w:r>
      <w:r w:rsidR="0007160D">
        <w:t xml:space="preserve">. These simulators are generally limited towards assembly line or ground based mechatronics, </w:t>
      </w:r>
      <w:r w:rsidR="00681824">
        <w:t>and do not aptly facilitate a simple multicopter UAV simulation.</w:t>
      </w:r>
    </w:p>
    <w:p w14:paraId="1A4FF4CF" w14:textId="3971494A" w:rsidR="00976169" w:rsidRPr="00705B85" w:rsidRDefault="009006CF" w:rsidP="00850593">
      <w:pPr>
        <w:jc w:val="both"/>
        <w:rPr>
          <w:rFonts w:cs="Times New Roman"/>
          <w:szCs w:val="22"/>
        </w:rPr>
      </w:pPr>
      <w:r>
        <w:rPr>
          <w:rFonts w:cs="Times New Roman"/>
          <w:szCs w:val="22"/>
        </w:rPr>
        <w:t>Sim</w:t>
      </w:r>
      <w:r w:rsidR="00D2600C">
        <w:rPr>
          <w:rFonts w:cs="Times New Roman"/>
          <w:szCs w:val="22"/>
        </w:rPr>
        <w:t>M</w:t>
      </w:r>
      <w:r>
        <w:rPr>
          <w:rFonts w:cs="Times New Roman"/>
          <w:szCs w:val="22"/>
        </w:rPr>
        <w:t>echanics</w:t>
      </w:r>
      <w:r w:rsidR="00E24AE9">
        <w:rPr>
          <w:rFonts w:cs="Times New Roman"/>
          <w:szCs w:val="22"/>
        </w:rPr>
        <w:t xml:space="preserve"> </w:t>
      </w:r>
      <w:r>
        <w:rPr>
          <w:rFonts w:cs="Times New Roman"/>
          <w:szCs w:val="22"/>
        </w:rPr>
        <w:t>(a toolbox for MathWorks’ Simulink</w:t>
      </w:r>
      <w:r w:rsidR="0090320F">
        <w:rPr>
          <w:rFonts w:cs="Times New Roman"/>
          <w:szCs w:val="22"/>
        </w:rPr>
        <w:t>)</w:t>
      </w:r>
      <w:r w:rsidR="00E24AE9">
        <w:rPr>
          <w:rFonts w:cs="Times New Roman"/>
          <w:szCs w:val="22"/>
        </w:rPr>
        <w:t xml:space="preserve"> is a popular platform for development and simulation of flight controllers for UAV. It provides a simple control systems approach to designing and implementing simulations of </w:t>
      </w:r>
      <w:r w:rsidR="00B23E49">
        <w:rPr>
          <w:rFonts w:cs="Times New Roman"/>
          <w:szCs w:val="22"/>
        </w:rPr>
        <w:t>many</w:t>
      </w:r>
      <w:r w:rsidR="00E24AE9">
        <w:rPr>
          <w:rFonts w:cs="Times New Roman"/>
          <w:szCs w:val="22"/>
        </w:rPr>
        <w:t xml:space="preserve"> simple</w:t>
      </w:r>
      <w:r w:rsidR="00B23E49">
        <w:rPr>
          <w:rFonts w:cs="Times New Roman"/>
          <w:szCs w:val="22"/>
        </w:rPr>
        <w:t xml:space="preserve"> non-ballistic physical </w:t>
      </w:r>
      <w:r w:rsidR="008544A0">
        <w:rPr>
          <w:rFonts w:cs="Times New Roman"/>
          <w:szCs w:val="22"/>
        </w:rPr>
        <w:t>applications</w:t>
      </w:r>
      <w:r w:rsidR="00B23E49">
        <w:rPr>
          <w:rFonts w:cs="Times New Roman"/>
          <w:szCs w:val="22"/>
        </w:rPr>
        <w:t>. [</w:t>
      </w:r>
      <w:proofErr w:type="gramStart"/>
      <w:r w:rsidR="00B23E49">
        <w:rPr>
          <w:rFonts w:cs="Times New Roman"/>
          <w:szCs w:val="22"/>
        </w:rPr>
        <w:t>reference</w:t>
      </w:r>
      <w:proofErr w:type="gramEnd"/>
      <w:r w:rsidR="00B23E49">
        <w:rPr>
          <w:rFonts w:cs="Times New Roman"/>
          <w:szCs w:val="22"/>
        </w:rPr>
        <w:t>]. It has the inherent advantage of piggybacking upon</w:t>
      </w:r>
      <w:r w:rsidR="00E24AE9">
        <w:rPr>
          <w:rFonts w:cs="Times New Roman"/>
          <w:szCs w:val="22"/>
        </w:rPr>
        <w:t xml:space="preserve"> MATLAB</w:t>
      </w:r>
      <w:r w:rsidR="00B23E49">
        <w:rPr>
          <w:rFonts w:cs="Times New Roman"/>
          <w:szCs w:val="22"/>
        </w:rPr>
        <w:t>’s</w:t>
      </w:r>
      <w:r w:rsidR="00E24AE9">
        <w:rPr>
          <w:rFonts w:cs="Times New Roman"/>
          <w:szCs w:val="22"/>
        </w:rPr>
        <w:t xml:space="preserve"> and Simulink</w:t>
      </w:r>
      <w:r w:rsidR="00B23E49">
        <w:rPr>
          <w:rFonts w:cs="Times New Roman"/>
          <w:szCs w:val="22"/>
        </w:rPr>
        <w:t>’s</w:t>
      </w:r>
      <w:r w:rsidR="00E24AE9">
        <w:rPr>
          <w:rFonts w:cs="Times New Roman"/>
          <w:szCs w:val="22"/>
        </w:rPr>
        <w:t xml:space="preserve"> smorgasbord of control systems analysis tools</w:t>
      </w:r>
      <w:r w:rsidR="001E79A9">
        <w:rPr>
          <w:rFonts w:cs="Times New Roman"/>
          <w:szCs w:val="22"/>
        </w:rPr>
        <w:t xml:space="preserve">. Since there is no finite element dynamics engine available, </w:t>
      </w:r>
      <w:r w:rsidR="00963106">
        <w:rPr>
          <w:rFonts w:cs="Times New Roman"/>
          <w:szCs w:val="22"/>
        </w:rPr>
        <w:t xml:space="preserve">certain </w:t>
      </w:r>
      <w:r w:rsidR="001E79A9">
        <w:rPr>
          <w:rFonts w:cs="Times New Roman"/>
          <w:szCs w:val="22"/>
        </w:rPr>
        <w:t xml:space="preserve">kinetic </w:t>
      </w:r>
      <w:r w:rsidR="00B5190C">
        <w:rPr>
          <w:rFonts w:cs="Times New Roman"/>
          <w:szCs w:val="22"/>
        </w:rPr>
        <w:t>properties need</w:t>
      </w:r>
      <w:r w:rsidR="00963106">
        <w:rPr>
          <w:rFonts w:cs="Times New Roman"/>
          <w:szCs w:val="22"/>
        </w:rPr>
        <w:t xml:space="preserve"> to be manually defined</w:t>
      </w:r>
      <w:r w:rsidR="00EF1023">
        <w:rPr>
          <w:rFonts w:cs="Times New Roman"/>
          <w:szCs w:val="22"/>
        </w:rPr>
        <w:t>.</w:t>
      </w:r>
      <w:r w:rsidR="00963106">
        <w:rPr>
          <w:rFonts w:cs="Times New Roman"/>
          <w:szCs w:val="22"/>
        </w:rPr>
        <w:t xml:space="preserve"> I</w:t>
      </w:r>
      <w:r w:rsidR="001E79A9">
        <w:rPr>
          <w:rFonts w:cs="Times New Roman"/>
          <w:szCs w:val="22"/>
        </w:rPr>
        <w:t xml:space="preserve">n the case of  </w:t>
      </w:r>
      <w:r w:rsidR="00850593">
        <w:rPr>
          <w:rFonts w:cs="Times New Roman"/>
          <w:szCs w:val="22"/>
        </w:rPr>
        <w:t>a simple</w:t>
      </w:r>
      <w:r w:rsidR="00561CD3">
        <w:rPr>
          <w:rFonts w:cs="Times New Roman"/>
          <w:szCs w:val="22"/>
        </w:rPr>
        <w:t xml:space="preserve"> Multicopter UAV model, this is a thrust vector</w:t>
      </w:r>
      <w:r w:rsidR="00963106">
        <w:rPr>
          <w:rFonts w:cs="Times New Roman"/>
          <w:szCs w:val="22"/>
        </w:rPr>
        <w:t xml:space="preserve"> for each propeller</w:t>
      </w:r>
      <w:r w:rsidR="00561CD3">
        <w:rPr>
          <w:rFonts w:cs="Times New Roman"/>
          <w:szCs w:val="22"/>
        </w:rPr>
        <w:t xml:space="preserve">, related </w:t>
      </w:r>
      <w:r w:rsidR="00963106">
        <w:rPr>
          <w:rFonts w:cs="Times New Roman"/>
          <w:szCs w:val="22"/>
        </w:rPr>
        <w:t>to propeller angula</w:t>
      </w:r>
      <w:r w:rsidR="004115DC">
        <w:rPr>
          <w:rFonts w:cs="Times New Roman"/>
          <w:szCs w:val="22"/>
        </w:rPr>
        <w:t xml:space="preserve">r velocity by equation 2.2.6a </w:t>
      </w:r>
      <w:r w:rsidR="008544A0">
        <w:rPr>
          <w:rFonts w:cs="Times New Roman"/>
          <w:szCs w:val="22"/>
        </w:rPr>
        <w:fldChar w:fldCharType="begin"/>
      </w:r>
      <w:r w:rsidR="008544A0">
        <w:rPr>
          <w:rFonts w:cs="Times New Roman"/>
          <w:szCs w:val="22"/>
        </w:rPr>
        <w:instrText xml:space="preserve"> ADDIN EN.CITE &lt;EndNote&gt;&lt;Cite&gt;&lt;Author&gt;Gibiansky&lt;/Author&gt;&lt;Year&gt;2012&lt;/Year&gt;&lt;RecNum&gt;65&lt;/RecNum&gt;&lt;DisplayText&gt;[10, 21]&lt;/DisplayText&gt;&lt;record&gt;&lt;rec-number&gt;65&lt;/rec-number&gt;&lt;foreign-keys&gt;&lt;key app="EN" db-id="wadtfxfe0r9xapepa0gpezscdzxftxpresz5" timestamp="1444686238"&gt;65&lt;/key&gt;&lt;/foreign-keys&gt;&lt;ref-type name="Unpublished Work"&gt;34&lt;/ref-type&gt;&lt;contributors&gt;&lt;authors&gt;&lt;author&gt;Andrew Gibiansky&lt;/author&gt;&lt;/authors&gt;&lt;/contributors&gt;&lt;titles&gt;&lt;title&gt;Quadcopter Dynamics, Simulation, and Control&lt;/title&gt;&lt;/titles&gt;&lt;dates&gt;&lt;year&gt;2012&lt;/year&gt;&lt;/dates&gt;&lt;pub-location&gt;Online&lt;/pub-location&gt;&lt;urls&gt;&lt;related-urls&gt;&lt;url&gt;http://andrew.gibiansky.com/blog/physics/quadcopter-dynamics/&lt;/url&gt;&lt;/related-urls&gt;&lt;/urls&gt;&lt;access-date&gt;1/4/2015&lt;/access-date&gt;&lt;/record&gt;&lt;/Cite&gt;&lt;Cite&gt;&lt;Author&gt;Luukkonen&lt;/Author&gt;&lt;Year&gt;2011&lt;/Year&gt;&lt;RecNum&gt;7&lt;/RecNum&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8544A0">
        <w:rPr>
          <w:rFonts w:cs="Times New Roman"/>
          <w:szCs w:val="22"/>
        </w:rPr>
        <w:fldChar w:fldCharType="separate"/>
      </w:r>
      <w:r w:rsidR="008544A0">
        <w:rPr>
          <w:rFonts w:cs="Times New Roman"/>
          <w:noProof/>
          <w:szCs w:val="22"/>
        </w:rPr>
        <w:t>[10, 21]</w:t>
      </w:r>
      <w:r w:rsidR="008544A0">
        <w:rPr>
          <w:rFonts w:cs="Times New Roman"/>
          <w:szCs w:val="22"/>
        </w:rPr>
        <w:fldChar w:fldCharType="end"/>
      </w:r>
    </w:p>
    <w:p w14:paraId="3EA723F4" w14:textId="127205CB" w:rsidR="005B21B8" w:rsidRPr="003F141C" w:rsidRDefault="00EF1023" w:rsidP="00850593">
      <m:oMathPara>
        <m:oMath>
          <m:r>
            <w:rPr>
              <w:rFonts w:ascii="Cambria Math" w:hAnsi="Cambria Math"/>
            </w:rPr>
            <m:t xml:space="preserve">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v</m:t>
                          </m:r>
                        </m:sub>
                      </m:sSub>
                      <m:sSub>
                        <m:sSubPr>
                          <m:ctrlPr>
                            <w:rPr>
                              <w:rFonts w:ascii="Cambria Math" w:hAnsi="Cambria Math"/>
                              <w:i/>
                            </w:rPr>
                          </m:ctrlPr>
                        </m:sSubPr>
                        <m:e>
                          <m:r>
                            <w:rPr>
                              <w:rFonts w:ascii="Cambria Math" w:hAnsi="Cambria Math"/>
                            </w:rPr>
                            <m:t>K</m:t>
                          </m:r>
                        </m:e>
                        <m:sub>
                          <m:r>
                            <w:rPr>
                              <w:rFonts w:ascii="Cambria Math" w:hAnsi="Cambria Math"/>
                            </w:rPr>
                            <m:t>τ</m:t>
                          </m:r>
                        </m:sub>
                      </m:sSub>
                      <m:rad>
                        <m:radPr>
                          <m:degHide m:val="1"/>
                          <m:ctrlPr>
                            <w:rPr>
                              <w:rFonts w:ascii="Cambria Math" w:hAnsi="Cambria Math"/>
                              <w:i/>
                            </w:rPr>
                          </m:ctrlPr>
                        </m:radPr>
                        <m:deg/>
                        <m:e>
                          <m:r>
                            <w:rPr>
                              <w:rFonts w:ascii="Cambria Math" w:hAnsi="Cambria Math"/>
                            </w:rPr>
                            <m:t>2ρA</m:t>
                          </m:r>
                        </m:e>
                      </m:rad>
                    </m:num>
                    <m:den>
                      <m:sSub>
                        <m:sSubPr>
                          <m:ctrlPr>
                            <w:rPr>
                              <w:rFonts w:ascii="Cambria Math" w:hAnsi="Cambria Math"/>
                              <w:i/>
                            </w:rPr>
                          </m:ctrlPr>
                        </m:sSubPr>
                        <m:e>
                          <m:r>
                            <w:rPr>
                              <w:rFonts w:ascii="Cambria Math" w:hAnsi="Cambria Math"/>
                            </w:rPr>
                            <m:t>K</m:t>
                          </m:r>
                          <m:ctrlPr>
                            <w:rPr>
                              <w:rFonts w:ascii="Cambria Math" w:hAnsi="Cambria Math" w:cs="Cambria Math"/>
                              <w:i/>
                            </w:rPr>
                          </m:ctrlPr>
                        </m:e>
                        <m:sub>
                          <m:r>
                            <w:rPr>
                              <w:rFonts w:ascii="Cambria Math" w:hAnsi="Cambria Math" w:cs="Cambria Math"/>
                            </w:rPr>
                            <m:t>t</m:t>
                          </m:r>
                        </m:sub>
                      </m:sSub>
                    </m:den>
                  </m:f>
                  <m:r>
                    <w:rPr>
                      <w:rFonts w:ascii="Cambria Math" w:hAnsi="Cambria Math"/>
                    </w:rPr>
                    <m:t>ω</m:t>
                  </m:r>
                </m:e>
              </m:d>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ω</m:t>
              </m:r>
            </m:e>
            <m:sup>
              <m:r>
                <w:rPr>
                  <w:rFonts w:ascii="Cambria Math" w:hAnsi="Cambria Math"/>
                </w:rPr>
                <m:t>2</m:t>
              </m:r>
            </m:sup>
          </m:sSup>
        </m:oMath>
      </m:oMathPara>
    </w:p>
    <w:p w14:paraId="1DC866DA" w14:textId="77777777" w:rsidR="008819DA" w:rsidRPr="008819DA" w:rsidRDefault="008819DA" w:rsidP="00850593"/>
    <w:p w14:paraId="44DF7901" w14:textId="72F5100C" w:rsidR="00C6397C" w:rsidRDefault="001E79A9" w:rsidP="00850593">
      <w:r>
        <w:t>SimM</w:t>
      </w:r>
      <w:r w:rsidRPr="001E79A9">
        <w:t xml:space="preserve">echanics has </w:t>
      </w:r>
      <w:r>
        <w:t xml:space="preserve">an abundance of </w:t>
      </w:r>
      <w:r w:rsidR="00963106">
        <w:t xml:space="preserve">third party </w:t>
      </w:r>
      <w:r>
        <w:t>UAV models available</w:t>
      </w:r>
      <w:r w:rsidR="00963106">
        <w:t xml:space="preserve">. </w:t>
      </w:r>
      <w:r w:rsidR="008544A0">
        <w:t>Of the many examples, Khanh Dang</w:t>
      </w:r>
      <w:r w:rsidR="00963106">
        <w:t xml:space="preserve"> has pro</w:t>
      </w:r>
      <w:r w:rsidR="008544A0">
        <w:t>vided a meticulous model of the</w:t>
      </w:r>
      <w:r w:rsidR="00963106">
        <w:t xml:space="preserve"> </w:t>
      </w:r>
      <w:r w:rsidR="00963106" w:rsidRPr="00C6397C">
        <w:t>DJI F450</w:t>
      </w:r>
      <w:r w:rsidR="00963106">
        <w:t xml:space="preserve"> under a </w:t>
      </w:r>
      <w:r w:rsidR="0069185D">
        <w:t xml:space="preserve">BSD </w:t>
      </w:r>
      <w:r w:rsidR="00963106">
        <w:t>copyright license</w:t>
      </w:r>
      <w:r w:rsidR="008544A0">
        <w:fldChar w:fldCharType="begin"/>
      </w:r>
      <w:r w:rsidR="008544A0">
        <w:instrText xml:space="preserve"> ADDIN EN.CITE &lt;EndNote&gt;&lt;Cite&gt;&lt;Author&gt;Dang&lt;/Author&gt;&lt;Year&gt;2014&lt;/Year&gt;&lt;RecNum&gt;69&lt;/RecNum&gt;&lt;DisplayText&gt;[22]&lt;/DisplayText&gt;&lt;record&gt;&lt;rec-number&gt;69&lt;/rec-number&gt;&lt;foreign-keys&gt;&lt;key app="EN" db-id="wadtfxfe0r9xapepa0gpezscdzxftxpresz5" timestamp="1444690552"&gt;69&lt;/key&gt;&lt;/foreign-keys&gt;&lt;ref-type name="Web Page"&gt;12&lt;/ref-type&gt;&lt;contributors&gt;&lt;authors&gt;&lt;author&gt;Khanh Dang&lt;/author&gt;&lt;/authors&gt;&lt;/contributors&gt;&lt;titles&gt;&lt;title&gt;Simulate Quadrotor in Simulink with SimMechanics&lt;/title&gt;&lt;/titles&gt;&lt;dates&gt;&lt;year&gt;2014&lt;/year&gt;&lt;/dates&gt;&lt;pub-location&gt;Online&lt;/pub-location&gt;&lt;publisher&gt;Mathworks&lt;/publisher&gt;&lt;urls&gt;&lt;related-urls&gt;&lt;url&gt;http://au.mathworks.com/matlabcentral/fileexchange/48052-simulate-quadrotor-in-simulink-with-simmechanics&lt;/url&gt;&lt;/related-urls&gt;&lt;/urls&gt;&lt;/record&gt;&lt;/Cite&gt;&lt;/EndNote&gt;</w:instrText>
      </w:r>
      <w:r w:rsidR="008544A0">
        <w:fldChar w:fldCharType="separate"/>
      </w:r>
      <w:r w:rsidR="008544A0">
        <w:rPr>
          <w:noProof/>
        </w:rPr>
        <w:t>[22]</w:t>
      </w:r>
      <w:r w:rsidR="008544A0">
        <w:fldChar w:fldCharType="end"/>
      </w:r>
      <w:r w:rsidR="00963106">
        <w:t>. This model demonstrates a simple flight p</w:t>
      </w:r>
      <w:r w:rsidR="00C6397C">
        <w:t>lan</w:t>
      </w:r>
      <w:r w:rsidR="00963106">
        <w:t xml:space="preserve"> </w:t>
      </w:r>
      <w:r w:rsidR="00921131">
        <w:t xml:space="preserve">consisting </w:t>
      </w:r>
      <w:r w:rsidR="00963106">
        <w:t>of non</w:t>
      </w:r>
      <w:r w:rsidR="00921131">
        <w:t>-</w:t>
      </w:r>
      <w:r w:rsidR="00963106">
        <w:t>concurrent changes in altitude, yaw, pitch and roll.</w:t>
      </w:r>
      <w:r w:rsidR="00C6397C">
        <w:t xml:space="preserve"> This forms a suitable base model to alter in order to simulate how the load of a transducer and assembly may affect UAV flight dynamics. </w:t>
      </w:r>
    </w:p>
    <w:p w14:paraId="333CE0A6" w14:textId="0F81064B" w:rsidR="006D7FDA" w:rsidRDefault="002831E4" w:rsidP="00850593">
      <w:r>
        <w:t xml:space="preserve">There is literature available that mentions, from fundamentals, how </w:t>
      </w:r>
      <w:r w:rsidR="00345EF0">
        <w:t xml:space="preserve">to approximate power usage using quadcopter dynamics and intrinsic part values, shown in equations 2.2.6.3-2.2.6.4 </w:t>
      </w:r>
      <w:r w:rsidR="008544A0">
        <w:fldChar w:fldCharType="begin"/>
      </w:r>
      <w:r w:rsidR="008544A0">
        <w:instrText xml:space="preserve"> ADDIN EN.CITE &lt;EndNote&gt;&lt;Cite&gt;&lt;Author&gt;Gibiansky&lt;/Author&gt;&lt;Year&gt;2012&lt;/Year&gt;&lt;RecNum&gt;65&lt;/RecNum&gt;&lt;DisplayText&gt;[21]&lt;/DisplayText&gt;&lt;record&gt;&lt;rec-number&gt;65&lt;/rec-number&gt;&lt;foreign-keys&gt;&lt;key app="EN" db-id="wadtfxfe0r9xapepa0gpezscdzxftxpresz5" timestamp="1444686238"&gt;65&lt;/key&gt;&lt;/foreign-keys&gt;&lt;ref-type name="Unpublished Work"&gt;34&lt;/ref-type&gt;&lt;contributors&gt;&lt;authors&gt;&lt;author&gt;Andrew Gibiansky&lt;/author&gt;&lt;/authors&gt;&lt;/contributors&gt;&lt;titles&gt;&lt;title&gt;Quadcopter Dynamics, Simulation, and Control&lt;/title&gt;&lt;/titles&gt;&lt;dates&gt;&lt;year&gt;2012&lt;/year&gt;&lt;/dates&gt;&lt;pub-location&gt;Online&lt;/pub-location&gt;&lt;urls&gt;&lt;related-urls&gt;&lt;url&gt;http://andrew.gibiansky.com/blog/physics/quadcopter-dynamics/&lt;/url&gt;&lt;/related-urls&gt;&lt;/urls&gt;&lt;access-date&gt;1/4/2015&lt;/access-date&gt;&lt;/record&gt;&lt;/Cite&gt;&lt;/EndNote&gt;</w:instrText>
      </w:r>
      <w:r w:rsidR="008544A0">
        <w:fldChar w:fldCharType="separate"/>
      </w:r>
      <w:r w:rsidR="008544A0">
        <w:rPr>
          <w:noProof/>
        </w:rPr>
        <w:t>[21]</w:t>
      </w:r>
      <w:r w:rsidR="008544A0">
        <w:fldChar w:fldCharType="end"/>
      </w:r>
    </w:p>
    <w:p w14:paraId="4041CD9E" w14:textId="494FC3CA" w:rsidR="00EF1023" w:rsidRPr="00B5190C" w:rsidRDefault="00EF1023" w:rsidP="00850593">
      <w:pPr>
        <w:rPr>
          <w:szCs w:val="22"/>
        </w:rPr>
      </w:pPr>
      <m:oMathPara>
        <m:oMathParaPr>
          <m:jc m:val="center"/>
        </m:oMathParaPr>
        <m:oMath>
          <m:r>
            <w:rPr>
              <w:rFonts w:ascii="Cambria Math" w:hAnsi="Cambria Math"/>
              <w:szCs w:val="22"/>
            </w:rPr>
            <w:lastRenderedPageBreak/>
            <m:t>P=IV=</m:t>
          </m:r>
          <m:f>
            <m:fPr>
              <m:ctrlPr>
                <w:rPr>
                  <w:rFonts w:ascii="Cambria Math" w:hAnsi="Cambria Math"/>
                  <w:i/>
                  <w:szCs w:val="22"/>
                </w:rPr>
              </m:ctrlPr>
            </m:fPr>
            <m:num>
              <m:r>
                <w:rPr>
                  <w:rFonts w:ascii="Cambria Math" w:hAnsi="Cambria Math"/>
                  <w:szCs w:val="22"/>
                </w:rPr>
                <m:t xml:space="preserve"> </m:t>
              </m:r>
              <m:d>
                <m:dPr>
                  <m:ctrlPr>
                    <w:rPr>
                      <w:rFonts w:ascii="Cambria Math" w:hAnsi="Cambria Math"/>
                      <w:color w:val="000000"/>
                      <w:szCs w:val="22"/>
                    </w:rPr>
                  </m:ctrlPr>
                </m:dPr>
                <m:e>
                  <m:r>
                    <w:rPr>
                      <w:rFonts w:ascii="Cambria Math" w:hAnsi="Cambria Math"/>
                      <w:color w:val="000000"/>
                      <w:szCs w:val="22"/>
                    </w:rPr>
                    <m:t xml:space="preserve">τ </m:t>
                  </m:r>
                  <m:r>
                    <m:rPr>
                      <m:sty m:val="p"/>
                    </m:rPr>
                    <w:rPr>
                      <w:rFonts w:ascii="Cambria Math" w:hAnsi="Cambria Math"/>
                      <w:color w:val="000000"/>
                      <w:szCs w:val="22"/>
                    </w:rPr>
                    <m:t xml:space="preserve">+ </m:t>
                  </m:r>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sSub>
                    <m:sSubPr>
                      <m:ctrlPr>
                        <w:rPr>
                          <w:rFonts w:ascii="Cambria Math" w:hAnsi="Cambria Math"/>
                          <w:i/>
                          <w:iCs/>
                          <w:color w:val="000000"/>
                          <w:szCs w:val="22"/>
                        </w:rPr>
                      </m:ctrlPr>
                    </m:sSubPr>
                    <m:e>
                      <m:r>
                        <w:rPr>
                          <w:rFonts w:ascii="Cambria Math" w:hAnsi="Cambria Math"/>
                          <w:color w:val="000000"/>
                          <w:szCs w:val="22"/>
                        </w:rPr>
                        <m:t>I</m:t>
                      </m:r>
                    </m:e>
                    <m:sub>
                      <m:r>
                        <m:rPr>
                          <m:sty m:val="p"/>
                        </m:rPr>
                        <w:rPr>
                          <w:rFonts w:ascii="Cambria Math" w:hAnsi="Cambria Math"/>
                          <w:color w:val="000000"/>
                          <w:szCs w:val="22"/>
                        </w:rPr>
                        <m:t>0</m:t>
                      </m:r>
                    </m:sub>
                  </m:sSub>
                </m:e>
              </m:d>
              <m:d>
                <m:dPr>
                  <m:ctrlPr>
                    <w:rPr>
                      <w:rFonts w:ascii="Cambria Math" w:hAnsi="Cambria Math"/>
                      <w:color w:val="000000"/>
                      <w:szCs w:val="22"/>
                    </w:rPr>
                  </m:ctrlPr>
                </m:dPr>
                <m:e>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sSub>
                    <m:sSubPr>
                      <m:ctrlPr>
                        <w:rPr>
                          <w:rFonts w:ascii="Cambria Math" w:hAnsi="Cambria Math"/>
                          <w:i/>
                          <w:iCs/>
                          <w:color w:val="000000"/>
                          <w:szCs w:val="22"/>
                        </w:rPr>
                      </m:ctrlPr>
                    </m:sSubPr>
                    <m:e>
                      <m:r>
                        <w:rPr>
                          <w:rFonts w:ascii="Cambria Math" w:hAnsi="Cambria Math"/>
                          <w:color w:val="000000"/>
                          <w:szCs w:val="22"/>
                        </w:rPr>
                        <m:t>I</m:t>
                      </m:r>
                    </m:e>
                    <m:sub>
                      <m:r>
                        <m:rPr>
                          <m:sty m:val="p"/>
                        </m:rPr>
                        <w:rPr>
                          <w:rFonts w:ascii="Cambria Math" w:hAnsi="Cambria Math"/>
                          <w:color w:val="000000"/>
                          <w:szCs w:val="22"/>
                        </w:rPr>
                        <m:t>0</m:t>
                      </m:r>
                    </m:sub>
                  </m:sSub>
                  <m:sSub>
                    <m:sSubPr>
                      <m:ctrlPr>
                        <w:rPr>
                          <w:rFonts w:ascii="Cambria Math" w:hAnsi="Cambria Math"/>
                          <w:i/>
                          <w:iCs/>
                          <w:color w:val="000000"/>
                          <w:szCs w:val="22"/>
                        </w:rPr>
                      </m:ctrlPr>
                    </m:sSubPr>
                    <m:e>
                      <m:r>
                        <w:rPr>
                          <w:rFonts w:ascii="Cambria Math" w:hAnsi="Cambria Math"/>
                          <w:color w:val="000000"/>
                          <w:szCs w:val="22"/>
                        </w:rPr>
                        <m:t>R</m:t>
                      </m:r>
                    </m:e>
                    <m:sub>
                      <m:r>
                        <w:rPr>
                          <w:rFonts w:ascii="Cambria Math" w:hAnsi="Cambria Math"/>
                          <w:color w:val="000000"/>
                          <w:szCs w:val="22"/>
                        </w:rPr>
                        <m:t>m</m:t>
                      </m:r>
                    </m:sub>
                  </m:sSub>
                  <m:r>
                    <w:rPr>
                      <w:rFonts w:ascii="Cambria Math" w:hAnsi="Cambria Math"/>
                      <w:color w:val="000000"/>
                      <w:szCs w:val="22"/>
                    </w:rPr>
                    <m:t xml:space="preserve"> </m:t>
                  </m:r>
                  <m:r>
                    <m:rPr>
                      <m:sty m:val="p"/>
                    </m:rPr>
                    <w:rPr>
                      <w:rFonts w:ascii="Cambria Math" w:hAnsi="Cambria Math"/>
                      <w:color w:val="000000"/>
                      <w:szCs w:val="22"/>
                    </w:rPr>
                    <m:t xml:space="preserve">+ </m:t>
                  </m:r>
                  <m:r>
                    <w:rPr>
                      <w:rFonts w:ascii="Cambria Math" w:hAnsi="Cambria Math"/>
                      <w:color w:val="000000"/>
                      <w:szCs w:val="22"/>
                    </w:rPr>
                    <m:t>τ</m:t>
                  </m:r>
                  <m:sSub>
                    <m:sSubPr>
                      <m:ctrlPr>
                        <w:rPr>
                          <w:rFonts w:ascii="Cambria Math" w:hAnsi="Cambria Math"/>
                          <w:i/>
                          <w:iCs/>
                          <w:color w:val="000000"/>
                          <w:szCs w:val="22"/>
                        </w:rPr>
                      </m:ctrlPr>
                    </m:sSubPr>
                    <m:e>
                      <m:r>
                        <w:rPr>
                          <w:rFonts w:ascii="Cambria Math" w:hAnsi="Cambria Math"/>
                          <w:color w:val="000000"/>
                          <w:szCs w:val="22"/>
                        </w:rPr>
                        <m:t>R</m:t>
                      </m:r>
                    </m:e>
                    <m:sub>
                      <m:r>
                        <w:rPr>
                          <w:rFonts w:ascii="Cambria Math" w:hAnsi="Cambria Math"/>
                          <w:color w:val="000000"/>
                          <w:szCs w:val="22"/>
                        </w:rPr>
                        <m:t>m</m:t>
                      </m:r>
                    </m:sub>
                  </m:sSub>
                  <m:r>
                    <w:rPr>
                      <w:rFonts w:ascii="Cambria Math" w:hAnsi="Cambria Math"/>
                      <w:color w:val="000000"/>
                      <w:szCs w:val="22"/>
                    </w:rPr>
                    <m:t xml:space="preserve"> </m:t>
                  </m:r>
                  <m:r>
                    <m:rPr>
                      <m:sty m:val="p"/>
                    </m:rPr>
                    <w:rPr>
                      <w:rFonts w:ascii="Cambria Math" w:hAnsi="Cambria Math"/>
                      <w:color w:val="000000"/>
                      <w:szCs w:val="22"/>
                    </w:rPr>
                    <m:t xml:space="preserve">+ </m:t>
                  </m:r>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v</m:t>
                      </m:r>
                    </m:sub>
                  </m:sSub>
                  <m:r>
                    <w:rPr>
                      <w:rFonts w:ascii="Cambria Math" w:hAnsi="Cambria Math"/>
                      <w:color w:val="000000"/>
                      <w:szCs w:val="22"/>
                    </w:rPr>
                    <m:t>ω</m:t>
                  </m:r>
                </m:e>
              </m:d>
            </m:num>
            <m:den>
              <m:sSup>
                <m:sSupPr>
                  <m:ctrlPr>
                    <w:rPr>
                      <w:rFonts w:ascii="Cambria Math" w:hAnsi="Cambria Math"/>
                      <w:i/>
                      <w:iCs/>
                      <w:color w:val="000000"/>
                      <w:szCs w:val="22"/>
                    </w:rPr>
                  </m:ctrlPr>
                </m:sSupPr>
                <m:e>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e>
                <m:sup>
                  <m:r>
                    <w:rPr>
                      <w:rFonts w:ascii="Cambria Math" w:hAnsi="Cambria Math"/>
                      <w:color w:val="000000"/>
                      <w:szCs w:val="22"/>
                    </w:rPr>
                    <m:t>2</m:t>
                  </m:r>
                </m:sup>
              </m:sSup>
            </m:den>
          </m:f>
          <m:r>
            <w:rPr>
              <w:rFonts w:ascii="Cambria Math" w:hAnsi="Cambria Math"/>
              <w:szCs w:val="22"/>
            </w:rPr>
            <w:br/>
          </m:r>
        </m:oMath>
        <m:oMath>
          <m:r>
            <w:rPr>
              <w:rFonts w:ascii="Cambria Math" w:hAnsi="Cambria Math"/>
              <w:szCs w:val="22"/>
            </w:rPr>
            <m:t>≈</m:t>
          </m:r>
          <m:r>
            <w:rPr>
              <w:rFonts w:ascii="Cambria Math" w:hAnsi="Cambria Math"/>
              <w:szCs w:val="22"/>
            </w:rPr>
            <m:t xml:space="preserve"> </m:t>
          </m:r>
          <m:f>
            <m:fPr>
              <m:ctrlPr>
                <w:rPr>
                  <w:rFonts w:ascii="Cambria Math" w:hAnsi="Cambria Math"/>
                  <w:i/>
                  <w:color w:val="000000"/>
                  <w:szCs w:val="22"/>
                </w:rPr>
              </m:ctrlPr>
            </m:fPr>
            <m:num>
              <m:d>
                <m:dPr>
                  <m:ctrlPr>
                    <w:rPr>
                      <w:rFonts w:ascii="Cambria Math" w:hAnsi="Cambria Math"/>
                      <w:color w:val="000000"/>
                      <w:szCs w:val="22"/>
                    </w:rPr>
                  </m:ctrlPr>
                </m:dPr>
                <m:e>
                  <m:r>
                    <w:rPr>
                      <w:rFonts w:ascii="Cambria Math" w:hAnsi="Cambria Math"/>
                      <w:color w:val="000000"/>
                      <w:szCs w:val="22"/>
                    </w:rPr>
                    <m:t xml:space="preserve">τ </m:t>
                  </m:r>
                  <m:r>
                    <m:rPr>
                      <m:sty m:val="p"/>
                    </m:rPr>
                    <w:rPr>
                      <w:rFonts w:ascii="Cambria Math" w:hAnsi="Cambria Math"/>
                      <w:color w:val="000000"/>
                      <w:szCs w:val="22"/>
                    </w:rPr>
                    <m:t xml:space="preserve">+ </m:t>
                  </m:r>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sSub>
                    <m:sSubPr>
                      <m:ctrlPr>
                        <w:rPr>
                          <w:rFonts w:ascii="Cambria Math" w:hAnsi="Cambria Math"/>
                          <w:i/>
                          <w:iCs/>
                          <w:color w:val="000000"/>
                          <w:szCs w:val="22"/>
                        </w:rPr>
                      </m:ctrlPr>
                    </m:sSubPr>
                    <m:e>
                      <m:r>
                        <w:rPr>
                          <w:rFonts w:ascii="Cambria Math" w:hAnsi="Cambria Math"/>
                          <w:color w:val="000000"/>
                          <w:szCs w:val="22"/>
                        </w:rPr>
                        <m:t>I</m:t>
                      </m:r>
                    </m:e>
                    <m:sub>
                      <m:r>
                        <m:rPr>
                          <m:sty m:val="p"/>
                        </m:rPr>
                        <w:rPr>
                          <w:rFonts w:ascii="Cambria Math" w:hAnsi="Cambria Math"/>
                          <w:color w:val="000000"/>
                          <w:szCs w:val="22"/>
                        </w:rPr>
                        <m:t>0</m:t>
                      </m:r>
                    </m:sub>
                  </m:sSub>
                </m:e>
              </m:d>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v</m:t>
                  </m:r>
                </m:sub>
              </m:sSub>
              <m:r>
                <w:rPr>
                  <w:rFonts w:ascii="Cambria Math" w:hAnsi="Cambria Math"/>
                  <w:color w:val="000000"/>
                  <w:szCs w:val="22"/>
                </w:rPr>
                <m:t>ω</m:t>
              </m:r>
            </m:num>
            <m:den>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den>
          </m:f>
          <m:r>
            <w:rPr>
              <w:color w:val="000000"/>
              <w:szCs w:val="22"/>
            </w:rPr>
            <w:br/>
          </m:r>
        </m:oMath>
        <m:oMath>
          <m:r>
            <w:rPr>
              <w:rFonts w:ascii="Cambria Math" w:hAnsi="Cambria Math"/>
              <w:szCs w:val="22"/>
            </w:rPr>
            <m:t>≈</m:t>
          </m:r>
          <m:f>
            <m:fPr>
              <m:ctrlPr>
                <w:rPr>
                  <w:rFonts w:ascii="Cambria Math" w:hAnsi="Cambria Math"/>
                  <w:i/>
                  <w:iCs/>
                  <w:color w:val="000000"/>
                  <w:szCs w:val="22"/>
                </w:rPr>
              </m:ctrlPr>
            </m:fPr>
            <m:num>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v</m:t>
                  </m:r>
                </m:sub>
              </m:sSub>
            </m:num>
            <m:den>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den>
          </m:f>
          <m:r>
            <w:rPr>
              <w:rFonts w:ascii="Cambria Math" w:hAnsi="Cambria Math"/>
              <w:color w:val="000000"/>
              <w:szCs w:val="22"/>
            </w:rPr>
            <m:t>τω</m:t>
          </m:r>
        </m:oMath>
      </m:oMathPara>
    </w:p>
    <w:p w14:paraId="489B64A5" w14:textId="77777777" w:rsidR="00EF1023" w:rsidRPr="00EF1023" w:rsidRDefault="00EF1023" w:rsidP="00850593"/>
    <w:p w14:paraId="7C7381CE" w14:textId="2977F52E" w:rsidR="006D7FDA" w:rsidRDefault="006D7FDA" w:rsidP="00850593">
      <w:pPr>
        <w:sectPr w:rsidR="006D7FDA" w:rsidSect="00B40EBC">
          <w:pgSz w:w="11906" w:h="16838"/>
          <w:pgMar w:top="1440" w:right="1440" w:bottom="1440" w:left="2268" w:header="708" w:footer="708" w:gutter="0"/>
          <w:cols w:space="708"/>
          <w:docGrid w:linePitch="360"/>
        </w:sectPr>
      </w:pPr>
      <w:r>
        <w:t>In order to simulate a</w:t>
      </w:r>
      <w:r w:rsidR="00A35944">
        <w:t xml:space="preserve"> mass that attaches to the UAV, a shape needs to be defined. In </w:t>
      </w:r>
      <w:r w:rsidR="00B163FB">
        <w:t xml:space="preserve">SimMechanics, </w:t>
      </w:r>
      <w:r w:rsidR="00215E7A">
        <w:t>this</w:t>
      </w:r>
      <w:r w:rsidR="00A35944">
        <w:t xml:space="preserve"> can be represented by any shape. The simplest is a sphere, defined by a </w:t>
      </w:r>
      <w:r w:rsidR="00B163FB">
        <w:t>stereo</w:t>
      </w:r>
      <w:r w:rsidR="00215E7A">
        <w:t>-</w:t>
      </w:r>
      <w:r w:rsidR="00B163FB">
        <w:t>lithography</w:t>
      </w:r>
      <w:r w:rsidR="00A35944">
        <w:t xml:space="preserve"> file</w:t>
      </w:r>
      <w:r w:rsidR="00215E7A">
        <w:t xml:space="preserve">, </w:t>
      </w:r>
      <w:r w:rsidR="00A35944">
        <w:t>a mass and</w:t>
      </w:r>
      <w:r w:rsidR="00215E7A">
        <w:t>, a</w:t>
      </w:r>
      <w:r w:rsidR="00A35944">
        <w:t xml:space="preserve"> moment of inertia. Moment of inertia for a sphere of uniform mass is defined by equation 2.2.6.5</w:t>
      </w:r>
      <w:r w:rsidR="00215E7A">
        <w:t xml:space="preserve"> </w:t>
      </w:r>
      <w:r w:rsidR="00215E7A">
        <w:fldChar w:fldCharType="begin"/>
      </w:r>
      <w:r w:rsidR="00215E7A">
        <w:instrText xml:space="preserve"> ADDIN EN.CITE &lt;EndNote&gt;&lt;Cite&gt;&lt;Author&gt;Serway&lt;/Author&gt;&lt;Year&gt;1986&lt;/Year&gt;&lt;RecNum&gt;66&lt;/RecNum&gt;&lt;DisplayText&gt;[23]&lt;/DisplayText&gt;&lt;record&gt;&lt;rec-number&gt;66&lt;/rec-number&gt;&lt;foreign-keys&gt;&lt;key app="EN" db-id="wadtfxfe0r9xapepa0gpezscdzxftxpresz5" timestamp="1444686395"&gt;66&lt;/key&gt;&lt;/foreign-keys&gt;&lt;ref-type name="Book"&gt;6&lt;/ref-type&gt;&lt;contributors&gt;&lt;authors&gt;&lt;author&gt;Raymond A. Serway&lt;/author&gt;&lt;/authors&gt;&lt;/contributors&gt;&lt;titles&gt;&lt;title&gt;Physics for Scientists and Engineers&lt;/title&gt;&lt;secondary-title&gt;Physics for Scientists and Engineers&lt;/secondary-title&gt;&lt;/titles&gt;&lt;edition&gt;2nd&lt;/edition&gt;&lt;section&gt;202&lt;/section&gt;&lt;dates&gt;&lt;year&gt;1986&lt;/year&gt;&lt;/dates&gt;&lt;publisher&gt;Saunders College Publishing&lt;/publisher&gt;&lt;isbn&gt;0-03-004534-7&lt;/isbn&gt;&lt;urls&gt;&lt;/urls&gt;&lt;research-notes&gt;for the MOI of a solid sphere&lt;/research-notes&gt;&lt;/record&gt;&lt;/Cite&gt;&lt;/EndNote&gt;</w:instrText>
      </w:r>
      <w:r w:rsidR="00215E7A">
        <w:fldChar w:fldCharType="separate"/>
      </w:r>
      <w:r w:rsidR="00215E7A">
        <w:rPr>
          <w:noProof/>
        </w:rPr>
        <w:t>[23]</w:t>
      </w:r>
      <w:r w:rsidR="00215E7A">
        <w:fldChar w:fldCharType="end"/>
      </w:r>
      <w:r w:rsidR="00A35944">
        <w:t>.</w:t>
      </w:r>
    </w:p>
    <w:p w14:paraId="67AAE568" w14:textId="2CE9F6EE" w:rsidR="00862584" w:rsidRPr="00862584" w:rsidRDefault="004A4F80" w:rsidP="00862584">
      <w:pPr>
        <w:pStyle w:val="Heading2"/>
        <w:spacing w:line="360" w:lineRule="auto"/>
      </w:pPr>
      <w:proofErr w:type="gramStart"/>
      <w:r w:rsidRPr="00862584">
        <w:rPr>
          <w:rStyle w:val="Heading2Char"/>
        </w:rPr>
        <w:lastRenderedPageBreak/>
        <w:t>2.3</w:t>
      </w:r>
      <w:r w:rsidR="00C47C46">
        <w:rPr>
          <w:rStyle w:val="Heading2Char"/>
        </w:rPr>
        <w:t xml:space="preserve"> </w:t>
      </w:r>
      <w:r w:rsidRPr="00862584">
        <w:rPr>
          <w:rStyle w:val="Heading2Char"/>
        </w:rPr>
        <w:t xml:space="preserve"> Regression</w:t>
      </w:r>
      <w:proofErr w:type="gramEnd"/>
      <w:r w:rsidRPr="00862584">
        <w:rPr>
          <w:rStyle w:val="Heading2Char"/>
        </w:rPr>
        <w:t xml:space="preserve"> Analysis</w:t>
      </w:r>
    </w:p>
    <w:p w14:paraId="19F5231B" w14:textId="3B4455E1" w:rsidR="00705B85" w:rsidRPr="00705B85" w:rsidRDefault="00345EF0" w:rsidP="00862584">
      <w:r>
        <w:t xml:space="preserve">In order to quantify the effect of </w:t>
      </w:r>
      <w:r w:rsidR="00CD0E3F">
        <w:t xml:space="preserve">one or more variables on a certain outcome, a mathematical analysis is necessary, to discern how the variation </w:t>
      </w:r>
      <w:r w:rsidR="00CD0E3F" w:rsidRPr="00EC6AB8">
        <w:t xml:space="preserve">of </w:t>
      </w:r>
      <w:r w:rsidR="00C129BD" w:rsidRPr="00EC6AB8">
        <w:t xml:space="preserve">predictor </w:t>
      </w:r>
      <w:r w:rsidR="00CD0E3F" w:rsidRPr="00EC6AB8">
        <w:t>variables</w:t>
      </w:r>
      <w:r w:rsidR="00CD0E3F">
        <w:t xml:space="preserve"> affects the </w:t>
      </w:r>
      <w:r w:rsidR="00C129BD">
        <w:t>probability of</w:t>
      </w:r>
      <w:r w:rsidR="00CD0E3F">
        <w:t xml:space="preserve"> </w:t>
      </w:r>
      <w:r w:rsidR="00C129BD">
        <w:t>outcome variables. There are many kinds of regression analysis for many different data types.</w:t>
      </w:r>
    </w:p>
    <w:p w14:paraId="38153CE9" w14:textId="3610E79F" w:rsidR="004A4F80" w:rsidRDefault="004B46AE" w:rsidP="00850593">
      <w:pPr>
        <w:jc w:val="both"/>
      </w:pPr>
      <w:r>
        <w:t>Since</w:t>
      </w:r>
      <w:r w:rsidR="00C129BD">
        <w:t xml:space="preserve"> the </w:t>
      </w:r>
      <w:r w:rsidR="00C47C46">
        <w:t>h</w:t>
      </w:r>
      <w:r w:rsidR="009C6092">
        <w:t xml:space="preserve">ardware simulation </w:t>
      </w:r>
      <w:r w:rsidR="006C547E">
        <w:t xml:space="preserve">has two simulated inputs, it </w:t>
      </w:r>
      <w:r w:rsidR="009C6092">
        <w:t>is</w:t>
      </w:r>
      <w:r w:rsidR="006C547E">
        <w:t xml:space="preserve"> c</w:t>
      </w:r>
      <w:r w:rsidR="00976169">
        <w:t>onsidered to be</w:t>
      </w:r>
      <w:r w:rsidR="009C6092">
        <w:t xml:space="preserve"> a </w:t>
      </w:r>
      <w:r w:rsidR="00C129BD">
        <w:t xml:space="preserve">multivariable system. It has </w:t>
      </w:r>
      <w:r w:rsidR="006C547E">
        <w:t>two binomial outcomes and one outcome variable</w:t>
      </w:r>
      <w:r w:rsidR="00C129BD">
        <w:t xml:space="preserve"> that is expected to be ordinary</w:t>
      </w:r>
      <w:r w:rsidR="006C547E">
        <w:t>.</w:t>
      </w:r>
    </w:p>
    <w:p w14:paraId="4DB32F81" w14:textId="78D048F3" w:rsidR="00976169" w:rsidRDefault="00976169" w:rsidP="00850593">
      <w:pPr>
        <w:jc w:val="both"/>
      </w:pPr>
      <w:r>
        <w:t xml:space="preserve">Logit or </w:t>
      </w:r>
      <w:proofErr w:type="spellStart"/>
      <w:r>
        <w:t>probit</w:t>
      </w:r>
      <w:proofErr w:type="spellEnd"/>
      <w:r>
        <w:t xml:space="preserve"> models could be used to model the </w:t>
      </w:r>
      <w:r w:rsidR="00C129BD">
        <w:t xml:space="preserve">binomial </w:t>
      </w:r>
      <w:r>
        <w:t>outcome</w:t>
      </w:r>
      <w:r w:rsidR="00C129BD">
        <w:t>s</w:t>
      </w:r>
      <w:r>
        <w:t xml:space="preserve"> variable against the </w:t>
      </w:r>
      <w:r w:rsidR="00345EF0">
        <w:t>multiple</w:t>
      </w:r>
      <w:r>
        <w:t xml:space="preserve"> predictor values</w:t>
      </w:r>
      <w:r w:rsidR="00215E7A">
        <w:t xml:space="preserve"> </w:t>
      </w:r>
      <w:r w:rsidR="00051308">
        <w:fldChar w:fldCharType="begin"/>
      </w:r>
      <w:r w:rsidR="00215E7A">
        <w:instrText xml:space="preserve"> ADDIN EN.CITE &lt;EndNote&gt;&lt;Cite&gt;&lt;Author&gt;Aldrich&lt;/Author&gt;&lt;Year&gt;1984&lt;/Year&gt;&lt;RecNum&gt;67&lt;/RecNum&gt;&lt;DisplayText&gt;[24]&lt;/DisplayText&gt;&lt;record&gt;&lt;rec-number&gt;67&lt;/rec-number&gt;&lt;foreign-keys&gt;&lt;key app="EN" db-id="wadtfxfe0r9xapepa0gpezscdzxftxpresz5" timestamp="1444688673"&gt;67&lt;/key&gt;&lt;/foreign-keys&gt;&lt;ref-type name="Book"&gt;6&lt;/ref-type&gt;&lt;contributors&gt;&lt;authors&gt;&lt;author&gt;Aldrich, John H&lt;/author&gt;&lt;author&gt;Nelson, Forrest D&lt;/author&gt;&lt;/authors&gt;&lt;/contributors&gt;&lt;titles&gt;&lt;title&gt;Linear probability, logit, and probit models&lt;/title&gt;&lt;/titles&gt;&lt;volume&gt;45&lt;/volume&gt;&lt;dates&gt;&lt;year&gt;1984&lt;/year&gt;&lt;/dates&gt;&lt;publisher&gt;Sage&lt;/publisher&gt;&lt;isbn&gt;0803921330&lt;/isbn&gt;&lt;urls&gt;&lt;/urls&gt;&lt;/record&gt;&lt;/Cite&gt;&lt;/EndNote&gt;</w:instrText>
      </w:r>
      <w:r w:rsidR="00051308">
        <w:fldChar w:fldCharType="separate"/>
      </w:r>
      <w:r w:rsidR="00215E7A">
        <w:rPr>
          <w:noProof/>
        </w:rPr>
        <w:t>[24]</w:t>
      </w:r>
      <w:r w:rsidR="00051308">
        <w:fldChar w:fldCharType="end"/>
      </w:r>
      <w:r w:rsidR="00051308">
        <w:t xml:space="preserve">. </w:t>
      </w:r>
      <w:r>
        <w:t xml:space="preserve"> However, using these methods in a multivariable context is not</w:t>
      </w:r>
      <w:r w:rsidR="0059709A">
        <w:t xml:space="preserve"> well established</w:t>
      </w:r>
      <w:r>
        <w:t xml:space="preserve">. Thus the use of a </w:t>
      </w:r>
      <w:r w:rsidR="00C47C46">
        <w:t xml:space="preserve">linear </w:t>
      </w:r>
      <w:r>
        <w:t>model to model a d</w:t>
      </w:r>
      <w:r w:rsidR="0059709A">
        <w:t>iscrete situation such as this</w:t>
      </w:r>
      <w:r>
        <w:t xml:space="preserve"> is suitable, accepting that the partially “mathematically nonsensical” results </w:t>
      </w:r>
      <w:r w:rsidR="00C129BD">
        <w:t xml:space="preserve">will </w:t>
      </w:r>
      <w:r w:rsidR="002831E4">
        <w:t>require</w:t>
      </w:r>
      <w:r>
        <w:t xml:space="preserve"> a sensible human interpretation. </w:t>
      </w:r>
    </w:p>
    <w:p w14:paraId="7A059E6E" w14:textId="0C24F64B" w:rsidR="00215E7A" w:rsidRDefault="00C47C46" w:rsidP="00976169">
      <w:r>
        <w:t xml:space="preserve">Brown </w:t>
      </w:r>
      <w:r>
        <w:fldChar w:fldCharType="begin"/>
      </w:r>
      <w:r>
        <w:instrText xml:space="preserve"> ADDIN EN.CITE &lt;EndNote&gt;&lt;Cite&gt;&lt;Author&gt;Brown&lt;/Author&gt;&lt;Year&gt;2009&lt;/Year&gt;&lt;RecNum&gt;70&lt;/RecNum&gt;&lt;DisplayText&gt;[25]&lt;/DisplayText&gt;&lt;record&gt;&lt;rec-number&gt;70&lt;/rec-number&gt;&lt;foreign-keys&gt;&lt;key app="EN" db-id="wadtfxfe0r9xapepa0gpezscdzxftxpresz5" timestamp="1444709966"&gt;70&lt;/key&gt;&lt;/foreign-keys&gt;&lt;ref-type name="Journal Article"&gt;17&lt;/ref-type&gt;&lt;contributors&gt;&lt;authors&gt;&lt;author&gt;Brown, Scott H&lt;/author&gt;&lt;/authors&gt;&lt;/contributors&gt;&lt;titles&gt;&lt;title&gt;Multiple linear regression analysis: a matrix approach with matlab&lt;/title&gt;&lt;secondary-title&gt;Alabama Journal of Mathematics&lt;/secondary-title&gt;&lt;/titles&gt;&lt;periodical&gt;&lt;full-title&gt;Alabama Journal of Mathematics&lt;/full-title&gt;&lt;/periodical&gt;&lt;pages&gt;1-3&lt;/pages&gt;&lt;volume&gt;34&lt;/volume&gt;&lt;dates&gt;&lt;year&gt;2009&lt;/year&gt;&lt;/dates&gt;&lt;urls&gt;&lt;/urls&gt;&lt;/record&gt;&lt;/Cite&gt;&lt;/EndNote&gt;</w:instrText>
      </w:r>
      <w:r>
        <w:fldChar w:fldCharType="separate"/>
      </w:r>
      <w:r>
        <w:rPr>
          <w:noProof/>
        </w:rPr>
        <w:t>[25]</w:t>
      </w:r>
      <w:r>
        <w:fldChar w:fldCharType="end"/>
      </w:r>
      <w:r>
        <w:t xml:space="preserve"> mentions that u</w:t>
      </w:r>
      <w:r w:rsidR="00051308">
        <w:t xml:space="preserve">sing a multivariable linear least squares regression method aims to get a solution of the form </w:t>
      </w:r>
    </w:p>
    <w:p w14:paraId="1E8E2B15" w14:textId="4F1795DA" w:rsidR="00EE2C67" w:rsidRPr="00EE2C67" w:rsidRDefault="00BC1550" w:rsidP="00976169">
      <w:pPr>
        <w:rPr>
          <w:color w:val="252525"/>
          <w:sz w:val="21"/>
          <w:shd w:val="clear" w:color="auto" w:fill="FFFFFF"/>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i</m:t>
                  </m:r>
                </m:sub>
              </m:sSub>
            </m:e>
          </m:nary>
          <m:r>
            <w:rPr>
              <w:rFonts w:ascii="Cambria Math" w:hAnsi="Cambria Math"/>
            </w:rPr>
            <m:t xml:space="preserve"> , i</m:t>
          </m:r>
          <m:r>
            <m:rPr>
              <m:sty m:val="p"/>
            </m:rPr>
            <w:rPr>
              <w:rFonts w:ascii="Cambria Math" w:hAnsi="Cambria Math" w:cs="Cambria Math"/>
              <w:color w:val="252525"/>
              <w:sz w:val="21"/>
              <w:shd w:val="clear" w:color="auto" w:fill="FFFFFF"/>
            </w:rPr>
            <m:t>=1,2,3…</m:t>
          </m:r>
        </m:oMath>
      </m:oMathPara>
    </w:p>
    <w:p w14:paraId="56DCA223" w14:textId="77777777" w:rsidR="00EE2C67" w:rsidRPr="00EE2C67" w:rsidRDefault="00EE2C67" w:rsidP="00EE2C67">
      <w:pPr>
        <w:jc w:val="center"/>
        <w:rPr>
          <w:color w:val="252525"/>
          <w:sz w:val="21"/>
          <w:shd w:val="clear" w:color="auto" w:fill="FFFFFF"/>
        </w:rPr>
      </w:pPr>
    </w:p>
    <w:p w14:paraId="3454803C" w14:textId="660F7E8D" w:rsidR="00051308" w:rsidRDefault="00215E7A" w:rsidP="00976169">
      <w:r>
        <w:t>MATLAB’s Statistics and Machine Learning Toolbox has many functions that can perform this analysis easily.</w:t>
      </w:r>
    </w:p>
    <w:p w14:paraId="5C68B72C" w14:textId="01F566F5" w:rsidR="00787276" w:rsidRDefault="004A4F80" w:rsidP="00321BED">
      <w:pPr>
        <w:pStyle w:val="Heading2"/>
        <w:spacing w:line="360" w:lineRule="auto"/>
        <w:jc w:val="both"/>
      </w:pPr>
      <w:r>
        <w:t>2.4</w:t>
      </w:r>
      <w:r w:rsidR="002861DF">
        <w:t xml:space="preserve"> </w:t>
      </w:r>
      <w:r w:rsidR="00A25966">
        <w:t>Conclusion</w:t>
      </w:r>
      <w:bookmarkEnd w:id="12"/>
    </w:p>
    <w:p w14:paraId="3847E987" w14:textId="0B4FF316" w:rsidR="00787276" w:rsidRDefault="004A4F80" w:rsidP="00850593">
      <w:pPr>
        <w:pStyle w:val="Heading3"/>
        <w:spacing w:line="360" w:lineRule="auto"/>
      </w:pPr>
      <w:bookmarkStart w:id="13" w:name="_Toc419110656"/>
      <w:r>
        <w:t>2.4</w:t>
      </w:r>
      <w:r w:rsidR="002861DF">
        <w:t xml:space="preserve">.1 </w:t>
      </w:r>
      <w:r w:rsidR="00787276">
        <w:t>Perching</w:t>
      </w:r>
      <w:r w:rsidR="00B67CD1">
        <w:t xml:space="preserve"> for larger craft</w:t>
      </w:r>
      <w:bookmarkEnd w:id="13"/>
    </w:p>
    <w:p w14:paraId="21D5AB25" w14:textId="6033BDE2" w:rsidR="00B305A4" w:rsidRDefault="00B305A4" w:rsidP="00321BED">
      <w:pPr>
        <w:jc w:val="both"/>
      </w:pPr>
      <w:r>
        <w:t xml:space="preserve">The literature leaves something to be desired for the purposes of perching with a VTOL </w:t>
      </w:r>
      <w:r w:rsidR="000D3720">
        <w:t>multi</w:t>
      </w:r>
      <w:r>
        <w:t xml:space="preserve">copter aircraft to a vertical surface. </w:t>
      </w:r>
      <w:r w:rsidR="000D3720">
        <w:t>The concept of electropermanent magnets seem most suitable for the application of a perching VTOL multicopter, but are not well developed enough to be deployed in this project. Ordinary electromagnets will</w:t>
      </w:r>
      <w:r w:rsidR="00C6397C">
        <w:t xml:space="preserve"> need to</w:t>
      </w:r>
      <w:r w:rsidR="000D3720">
        <w:t xml:space="preserve"> be used, despite their relatively high energy requirements</w:t>
      </w:r>
      <w:r w:rsidR="00DF75BC">
        <w:t>, and weight.</w:t>
      </w:r>
    </w:p>
    <w:p w14:paraId="15F4741A" w14:textId="192F7674" w:rsidR="00B561C3" w:rsidRDefault="004A4F80" w:rsidP="00850593">
      <w:pPr>
        <w:pStyle w:val="Heading3"/>
        <w:spacing w:line="360" w:lineRule="auto"/>
      </w:pPr>
      <w:r>
        <w:t>2.4</w:t>
      </w:r>
      <w:r w:rsidR="00B561C3">
        <w:t>.2 Copter Drone mounted NDT transducer assembly</w:t>
      </w:r>
    </w:p>
    <w:p w14:paraId="4F3FBC77" w14:textId="41929587" w:rsidR="00B561C3" w:rsidRPr="00B561C3" w:rsidRDefault="00B561C3" w:rsidP="00850593">
      <w:r>
        <w:t xml:space="preserve">The literature has little to no relevant mention of a </w:t>
      </w:r>
      <w:r w:rsidR="000D3720">
        <w:t>multi</w:t>
      </w:r>
      <w:r>
        <w:t>copter assembly that houses NDT transducers.</w:t>
      </w:r>
      <w:r w:rsidR="00E22C49">
        <w:t xml:space="preserve"> </w:t>
      </w:r>
      <w:r w:rsidR="000D3720">
        <w:t xml:space="preserve">A simple one will need to be </w:t>
      </w:r>
      <w:r w:rsidR="00DF4E99">
        <w:t>created with</w:t>
      </w:r>
      <w:r w:rsidR="000D3720">
        <w:t xml:space="preserve"> </w:t>
      </w:r>
      <w:r w:rsidR="00350878">
        <w:t>simple, non</w:t>
      </w:r>
      <w:r w:rsidR="00C47C46">
        <w:t>-</w:t>
      </w:r>
      <w:r w:rsidR="00350878">
        <w:t>expensive</w:t>
      </w:r>
      <w:r w:rsidR="000D3720">
        <w:t xml:space="preserve"> materials </w:t>
      </w:r>
      <w:r w:rsidR="00350878">
        <w:t xml:space="preserve">and methods </w:t>
      </w:r>
      <w:r w:rsidR="000D3720">
        <w:t xml:space="preserve">such as wood </w:t>
      </w:r>
      <w:r w:rsidR="00350878">
        <w:t>carving or 3D printing (PLA or ABS).</w:t>
      </w:r>
    </w:p>
    <w:p w14:paraId="39D6B204" w14:textId="75CBEE8B" w:rsidR="00AC7F3E" w:rsidRDefault="004A4F80" w:rsidP="00321BED">
      <w:pPr>
        <w:pStyle w:val="Heading3"/>
        <w:spacing w:line="360" w:lineRule="auto"/>
        <w:jc w:val="both"/>
      </w:pPr>
      <w:bookmarkStart w:id="14" w:name="_Toc419110657"/>
      <w:r>
        <w:lastRenderedPageBreak/>
        <w:t>2.4</w:t>
      </w:r>
      <w:r w:rsidR="002861DF">
        <w:t>.</w:t>
      </w:r>
      <w:r w:rsidR="00B561C3">
        <w:t>3</w:t>
      </w:r>
      <w:r w:rsidR="002861DF">
        <w:t xml:space="preserve"> </w:t>
      </w:r>
      <w:r w:rsidR="00AC7F3E">
        <w:t>Weight capacity vs time of flight</w:t>
      </w:r>
      <w:bookmarkEnd w:id="14"/>
    </w:p>
    <w:p w14:paraId="37449E3E" w14:textId="7A4F7A1E" w:rsidR="00D55EB7" w:rsidRDefault="00D55EB7" w:rsidP="00321BED">
      <w:pPr>
        <w:jc w:val="both"/>
      </w:pPr>
      <w:r>
        <w:t>There is also limited</w:t>
      </w:r>
      <w:r w:rsidR="00027F97">
        <w:t xml:space="preserve"> empirical</w:t>
      </w:r>
      <w:r>
        <w:t xml:space="preserve"> </w:t>
      </w:r>
      <w:r w:rsidR="00027F97">
        <w:t>information</w:t>
      </w:r>
      <w:r>
        <w:t xml:space="preserve"> on how the payload weight affects the time of flight of a VTOL Copter Aircraft</w:t>
      </w:r>
      <w:r w:rsidR="00027F97">
        <w:t>.</w:t>
      </w:r>
      <w:r>
        <w:t xml:space="preserve"> </w:t>
      </w:r>
      <w:r w:rsidR="00027F97">
        <w:t>Under ideal conditions, this can be approximated using</w:t>
      </w:r>
      <w:r w:rsidR="00345EF0">
        <w:t xml:space="preserve"> quadcopter dynamics and intrinsic part values.</w:t>
      </w:r>
    </w:p>
    <w:p w14:paraId="3D35149F" w14:textId="15601AE9" w:rsidR="00C6397C" w:rsidRDefault="00C6397C" w:rsidP="00C6397C">
      <w:pPr>
        <w:pStyle w:val="Heading3"/>
        <w:spacing w:line="360" w:lineRule="auto"/>
      </w:pPr>
      <w:r>
        <w:t>2.4.4 Simulation</w:t>
      </w:r>
    </w:p>
    <w:p w14:paraId="22F50DA6" w14:textId="544F687F" w:rsidR="00C6397C" w:rsidRDefault="00C6397C" w:rsidP="00C6397C">
      <w:r>
        <w:t xml:space="preserve">The most suitable means of simulating and/or developing control systems </w:t>
      </w:r>
      <w:r w:rsidR="00027F97">
        <w:t>for a</w:t>
      </w:r>
      <w:r>
        <w:t xml:space="preserve"> simple</w:t>
      </w:r>
      <w:r w:rsidR="00027F97">
        <w:t xml:space="preserve"> NDE tool laden </w:t>
      </w:r>
      <w:r>
        <w:t xml:space="preserve">UAV </w:t>
      </w:r>
      <w:r w:rsidR="00027F97">
        <w:t>is with the SimMechanics toolbox for Simulink.</w:t>
      </w:r>
    </w:p>
    <w:p w14:paraId="447C7B06" w14:textId="6D6809D8" w:rsidR="002831E4" w:rsidRDefault="002831E4" w:rsidP="002831E4">
      <w:pPr>
        <w:pStyle w:val="Heading3"/>
        <w:spacing w:line="360" w:lineRule="auto"/>
      </w:pPr>
      <w:r>
        <w:t>2.4.5 Regression</w:t>
      </w:r>
    </w:p>
    <w:p w14:paraId="50F1DFD4" w14:textId="7C20F19B" w:rsidR="002831E4" w:rsidRPr="002831E4" w:rsidRDefault="002831E4" w:rsidP="002831E4">
      <w:pPr>
        <w:sectPr w:rsidR="002831E4" w:rsidRPr="002831E4" w:rsidSect="00B40EBC">
          <w:pgSz w:w="11906" w:h="16838"/>
          <w:pgMar w:top="1440" w:right="1440" w:bottom="1440" w:left="2268" w:header="708" w:footer="708" w:gutter="0"/>
          <w:cols w:space="708"/>
          <w:docGrid w:linePitch="360"/>
        </w:sectPr>
      </w:pPr>
      <w:r>
        <w:t>A linear regression model (such as least squares) can be used in spite of a binomial output, though some ‘human interpretation‘ will be required to evaluate these results.</w:t>
      </w:r>
    </w:p>
    <w:p w14:paraId="6EDDEADC" w14:textId="23D86ED8" w:rsidR="002A0790" w:rsidRDefault="00C129BD" w:rsidP="00C129BD">
      <w:pPr>
        <w:pStyle w:val="Heading1"/>
        <w:spacing w:line="360" w:lineRule="auto"/>
        <w:jc w:val="both"/>
      </w:pPr>
      <w:bookmarkStart w:id="15" w:name="_Toc419110658"/>
      <w:r>
        <w:lastRenderedPageBreak/>
        <w:t xml:space="preserve">3.  </w:t>
      </w:r>
      <w:r w:rsidR="002A0790">
        <w:t>Project Intent</w:t>
      </w:r>
      <w:bookmarkEnd w:id="15"/>
    </w:p>
    <w:p w14:paraId="5287FCBF" w14:textId="706E508B" w:rsidR="002A0790" w:rsidRPr="00154574" w:rsidRDefault="002861DF" w:rsidP="00C71CCD">
      <w:pPr>
        <w:pStyle w:val="Heading2"/>
        <w:spacing w:line="360" w:lineRule="auto"/>
        <w:jc w:val="both"/>
      </w:pPr>
      <w:bookmarkStart w:id="16" w:name="_Toc419110659"/>
      <w:r>
        <w:t xml:space="preserve">3.1 </w:t>
      </w:r>
      <w:r w:rsidR="002A0790">
        <w:t>Aim</w:t>
      </w:r>
      <w:bookmarkEnd w:id="16"/>
    </w:p>
    <w:p w14:paraId="0FA613A2" w14:textId="10F643F9" w:rsidR="005337E0" w:rsidRDefault="002A0790" w:rsidP="00C71CCD">
      <w:pPr>
        <w:jc w:val="both"/>
      </w:pPr>
      <w:r>
        <w:t xml:space="preserve">The ultimate objective of this thesis </w:t>
      </w:r>
      <w:r w:rsidR="00350878">
        <w:t>wa</w:t>
      </w:r>
      <w:r>
        <w:t>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71CCD">
      <w:pPr>
        <w:pStyle w:val="ListParagraph"/>
        <w:numPr>
          <w:ilvl w:val="0"/>
          <w:numId w:val="13"/>
        </w:numPr>
        <w:ind w:left="0" w:firstLine="0"/>
        <w:jc w:val="both"/>
      </w:pPr>
      <w:r>
        <w:t>A</w:t>
      </w:r>
      <w:r w:rsidR="002A0790">
        <w:t>pplication sequence (the order of actions that the</w:t>
      </w:r>
      <w:r>
        <w:t xml:space="preserve"> finished product will execute)</w:t>
      </w:r>
    </w:p>
    <w:p w14:paraId="48243119" w14:textId="5393EC6D" w:rsidR="005337E0" w:rsidRDefault="005337E0" w:rsidP="00C71CCD">
      <w:pPr>
        <w:pStyle w:val="ListParagraph"/>
        <w:numPr>
          <w:ilvl w:val="0"/>
          <w:numId w:val="13"/>
        </w:numPr>
        <w:ind w:left="0" w:firstLine="0"/>
        <w:jc w:val="both"/>
      </w:pPr>
      <w:r>
        <w:t>P</w:t>
      </w:r>
      <w:r w:rsidR="002A0790">
        <w:t>e</w:t>
      </w:r>
      <w:r>
        <w:t>rceived development opportunity</w:t>
      </w:r>
    </w:p>
    <w:p w14:paraId="52FFD92A" w14:textId="35A4A5C8" w:rsidR="005337E0" w:rsidRDefault="005337E0" w:rsidP="00C71CCD">
      <w:pPr>
        <w:pStyle w:val="ListParagraph"/>
        <w:numPr>
          <w:ilvl w:val="0"/>
          <w:numId w:val="13"/>
        </w:numPr>
        <w:ind w:left="0" w:firstLine="0"/>
        <w:jc w:val="both"/>
      </w:pPr>
      <w:r>
        <w:t>A</w:t>
      </w:r>
      <w:r w:rsidR="002A0790">
        <w:t>chievability</w:t>
      </w:r>
    </w:p>
    <w:p w14:paraId="45F80AEC" w14:textId="4C2D39E8" w:rsidR="002A0790" w:rsidRDefault="005337E0" w:rsidP="00C71CCD">
      <w:pPr>
        <w:pStyle w:val="ListParagraph"/>
        <w:ind w:left="0"/>
        <w:jc w:val="both"/>
      </w:pPr>
      <w:r>
        <w:t>T</w:t>
      </w:r>
      <w:r w:rsidR="002A0790">
        <w:t xml:space="preserve">hus, the precedence of the explored aspects of this thesis, in descending order, </w:t>
      </w:r>
      <w:r w:rsidR="00350878">
        <w:t>was</w:t>
      </w:r>
      <w:r w:rsidR="002A0790">
        <w:t>:</w:t>
      </w:r>
    </w:p>
    <w:p w14:paraId="57C7C9EA" w14:textId="186B019A" w:rsidR="002A0790" w:rsidRDefault="00350878" w:rsidP="00C71CCD">
      <w:pPr>
        <w:jc w:val="both"/>
      </w:pPr>
      <w:r>
        <w:t>To</w:t>
      </w:r>
      <w:r w:rsidR="002A0790">
        <w:t xml:space="preserve"> explore the feasibility of creating dimensional stability against a vertical surface with a VTOL copter drone with either a magnetic perching mechanism</w:t>
      </w:r>
      <w:r>
        <w:t>.</w:t>
      </w:r>
    </w:p>
    <w:p w14:paraId="79907524" w14:textId="4E900098" w:rsidR="002A0790" w:rsidRDefault="002A0790" w:rsidP="00C71CCD">
      <w:pPr>
        <w:jc w:val="both"/>
      </w:pPr>
      <w:r>
        <w:t>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w:t>
      </w:r>
      <w:r w:rsidR="00350878">
        <w:t xml:space="preserve">anoeuvrability and flight time. </w:t>
      </w:r>
      <w:r w:rsidR="00350878" w:rsidRPr="00C129BD">
        <w:t>This was done using a combination of simulation software and control algorithms.</w:t>
      </w:r>
    </w:p>
    <w:p w14:paraId="0D9740AB" w14:textId="5314D004" w:rsidR="002A0790" w:rsidRDefault="002861DF" w:rsidP="00C71CCD">
      <w:pPr>
        <w:pStyle w:val="Heading2"/>
        <w:spacing w:line="360" w:lineRule="auto"/>
        <w:jc w:val="both"/>
      </w:pPr>
      <w:bookmarkStart w:id="17" w:name="_Toc419110660"/>
      <w:r>
        <w:t xml:space="preserve">3.2 </w:t>
      </w:r>
      <w:r w:rsidR="002A0790">
        <w:t>Scope</w:t>
      </w:r>
      <w:bookmarkEnd w:id="17"/>
    </w:p>
    <w:p w14:paraId="7E989684" w14:textId="3043F5CA" w:rsidR="002A0790" w:rsidRDefault="002A0790" w:rsidP="00C71CCD">
      <w:pPr>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requirements making them hard to cater for in mobile applications, especially robotics. For this reason, the design </w:t>
      </w:r>
      <w:r w:rsidR="001A2420">
        <w:t>was</w:t>
      </w:r>
      <w:r>
        <w:t xml:space="preserve"> limited to </w:t>
      </w:r>
      <w:r w:rsidR="00350878">
        <w:t>the well-established thickness testing method</w:t>
      </w:r>
      <w:r>
        <w:t xml:space="preserve"> </w:t>
      </w:r>
      <w:r w:rsidR="00350878">
        <w:t>of a piezoelectric transducer implemented as a pulse-echo A-Scan module.</w:t>
      </w:r>
    </w:p>
    <w:p w14:paraId="497986D0" w14:textId="5D322680" w:rsidR="002A0790" w:rsidRDefault="002A0790" w:rsidP="00C71CCD">
      <w:pPr>
        <w:jc w:val="both"/>
      </w:pPr>
      <w:r>
        <w:t xml:space="preserve">The project </w:t>
      </w:r>
      <w:r w:rsidR="004D6976">
        <w:t xml:space="preserve">had intended to use a pre-existing copter design, however due to availability and budget issues, the multicopter facet of the project was limited to simulation, and only the assembly was physically </w:t>
      </w:r>
      <w:r w:rsidR="001A2420">
        <w:t>simulated</w:t>
      </w:r>
      <w:r w:rsidR="004D6976">
        <w:t>.</w:t>
      </w:r>
    </w:p>
    <w:p w14:paraId="66AE96E3" w14:textId="2F7F42EC" w:rsidR="002A0790" w:rsidRDefault="002A0790" w:rsidP="00C47C46">
      <w:pPr>
        <w:jc w:val="both"/>
      </w:pPr>
      <w:r>
        <w:t xml:space="preserve">The craft </w:t>
      </w:r>
      <w:r w:rsidR="004D6976">
        <w:t>was</w:t>
      </w:r>
      <w:r>
        <w:t xml:space="preserve"> limited in operation to testing the outside of the vessels using a pulse-echo testing method.</w:t>
      </w:r>
      <w:r w:rsidR="004D6976">
        <w:t xml:space="preserve"> In the </w:t>
      </w:r>
      <w:r w:rsidR="00587507">
        <w:t>hardware simulation</w:t>
      </w:r>
      <w:r w:rsidR="004D6976">
        <w:t xml:space="preserve"> </w:t>
      </w:r>
      <w:r w:rsidR="00027F97">
        <w:t xml:space="preserve">section </w:t>
      </w:r>
      <w:r w:rsidR="004D6976">
        <w:t xml:space="preserve">of this project, this was represented as a flat plate of metal (holding the assumption that the vessel has a flat surface, or one with a large </w:t>
      </w:r>
      <w:r w:rsidR="004D6976">
        <w:lastRenderedPageBreak/>
        <w:t>enough radius to make it effectively flat).</w:t>
      </w:r>
      <w:r>
        <w:t xml:space="preserve"> It is possible that the sister project (Internal Inspection UAV) may facilitate </w:t>
      </w:r>
      <w:r w:rsidR="00BB2470">
        <w:t xml:space="preserve">NDE </w:t>
      </w:r>
      <w:r>
        <w:t xml:space="preserve">of insides of vessels at some point, but it </w:t>
      </w:r>
      <w:r w:rsidR="004D6976">
        <w:t>was</w:t>
      </w:r>
      <w:r>
        <w:t xml:space="preserve"> a concurrent </w:t>
      </w:r>
      <w:r w:rsidR="004D6976">
        <w:t>development,</w:t>
      </w:r>
      <w:r>
        <w:t xml:space="preserve"> so there </w:t>
      </w:r>
      <w:r w:rsidR="004D6976">
        <w:t>was</w:t>
      </w:r>
      <w:r>
        <w:t xml:space="preserve"> little room for integration.</w:t>
      </w:r>
    </w:p>
    <w:p w14:paraId="35105750" w14:textId="77777777" w:rsidR="00027F97" w:rsidRDefault="00027F97" w:rsidP="00C71CCD">
      <w:pPr>
        <w:jc w:val="both"/>
      </w:pPr>
    </w:p>
    <w:p w14:paraId="52DF7734" w14:textId="77777777" w:rsidR="002A0790" w:rsidRDefault="002A0790" w:rsidP="00BC193F">
      <w:pPr>
        <w:pStyle w:val="ListParagraph"/>
        <w:ind w:left="1440"/>
        <w:jc w:val="both"/>
      </w:pPr>
    </w:p>
    <w:p w14:paraId="61ECDF94" w14:textId="77777777" w:rsidR="002A0790" w:rsidRDefault="002A0790" w:rsidP="00BC193F">
      <w:pPr>
        <w:ind w:left="720"/>
        <w:jc w:val="both"/>
      </w:pPr>
    </w:p>
    <w:p w14:paraId="574A1ADD" w14:textId="77777777" w:rsidR="002A0790" w:rsidRDefault="002A0790" w:rsidP="00BC193F">
      <w:pPr>
        <w:ind w:left="720"/>
        <w:jc w:val="both"/>
      </w:pPr>
    </w:p>
    <w:p w14:paraId="50F571EA" w14:textId="77777777" w:rsidR="002A0790" w:rsidRDefault="002A0790" w:rsidP="00BC193F">
      <w:pPr>
        <w:ind w:left="720"/>
        <w:jc w:val="both"/>
      </w:pPr>
    </w:p>
    <w:p w14:paraId="732011D8" w14:textId="77777777" w:rsidR="002A0790" w:rsidRDefault="002A0790" w:rsidP="00BC193F">
      <w:pPr>
        <w:ind w:left="720"/>
        <w:jc w:val="both"/>
        <w:sectPr w:rsidR="002A0790" w:rsidSect="00C71CCD">
          <w:pgSz w:w="11906" w:h="16838"/>
          <w:pgMar w:top="1440" w:right="1440" w:bottom="1440" w:left="2268" w:header="708" w:footer="708" w:gutter="0"/>
          <w:cols w:space="708"/>
          <w:docGrid w:linePitch="360"/>
        </w:sectPr>
      </w:pPr>
    </w:p>
    <w:p w14:paraId="44F3F92D" w14:textId="3657E1C6" w:rsidR="00BB2470" w:rsidRPr="00BB2470" w:rsidRDefault="0059709A" w:rsidP="0059709A">
      <w:pPr>
        <w:pStyle w:val="Heading1"/>
        <w:spacing w:line="360" w:lineRule="auto"/>
        <w:jc w:val="both"/>
      </w:pPr>
      <w:bookmarkStart w:id="18" w:name="_Toc419110661"/>
      <w:r>
        <w:lastRenderedPageBreak/>
        <w:t xml:space="preserve">4. </w:t>
      </w:r>
      <w:r w:rsidR="002F7053">
        <w:t>Methodology</w:t>
      </w:r>
      <w:bookmarkEnd w:id="18"/>
      <w:r w:rsidR="004A4F80">
        <w:t xml:space="preserve"> </w:t>
      </w:r>
    </w:p>
    <w:p w14:paraId="73A12104" w14:textId="5F09FAE9" w:rsidR="000A2A46" w:rsidRDefault="0059709A" w:rsidP="00C129BD">
      <w:pPr>
        <w:pStyle w:val="Heading2"/>
      </w:pPr>
      <w:bookmarkStart w:id="19" w:name="_Toc419110662"/>
      <w:r>
        <w:t xml:space="preserve">4.1 </w:t>
      </w:r>
      <w:r w:rsidR="00F24045">
        <w:t xml:space="preserve">Design of </w:t>
      </w:r>
      <w:r w:rsidR="000A2A46">
        <w:t>Experiments</w:t>
      </w:r>
      <w:r w:rsidR="001A2420">
        <w:br/>
      </w:r>
    </w:p>
    <w:p w14:paraId="59C5A568" w14:textId="1EA96FC4" w:rsidR="00FB7E31" w:rsidRDefault="0059709A" w:rsidP="00C129BD">
      <w:pPr>
        <w:pStyle w:val="Heading3"/>
      </w:pPr>
      <w:r>
        <w:t>4.1.1</w:t>
      </w:r>
      <w:r w:rsidR="00C129BD">
        <w:t xml:space="preserve"> </w:t>
      </w:r>
      <w:r w:rsidR="00FB7E31">
        <w:t xml:space="preserve">Transducer Assembly </w:t>
      </w:r>
      <w:r w:rsidR="00587507">
        <w:t>Hardware Simulation</w:t>
      </w:r>
      <w:r w:rsidR="001A2420">
        <w:br/>
      </w:r>
    </w:p>
    <w:p w14:paraId="0E6770F5" w14:textId="77777777" w:rsidR="00FB7E31" w:rsidRDefault="00FB7E31" w:rsidP="00FB7E31">
      <w:r>
        <w:t>This experiment used:</w:t>
      </w:r>
    </w:p>
    <w:p w14:paraId="3165293E" w14:textId="4EBF88D8" w:rsidR="00FB7E31" w:rsidRDefault="00FB7E31" w:rsidP="001305DA">
      <w:pPr>
        <w:pStyle w:val="ListBullet"/>
        <w:numPr>
          <w:ilvl w:val="0"/>
          <w:numId w:val="28"/>
        </w:numPr>
      </w:pPr>
      <w:r>
        <w:t>A 3D printed assembly made of PLA</w:t>
      </w:r>
      <w:r w:rsidR="00F57095">
        <w:t>(</w:t>
      </w:r>
      <w:r w:rsidR="00705B85">
        <w:t>2</w:t>
      </w:r>
      <w:r w:rsidR="00F57095">
        <w:t xml:space="preserve"> pieces)</w:t>
      </w:r>
    </w:p>
    <w:p w14:paraId="10EBF8E2" w14:textId="402820A3" w:rsidR="00FB7E31" w:rsidRDefault="00FB7E31" w:rsidP="001305DA">
      <w:pPr>
        <w:pStyle w:val="ListBullet"/>
        <w:numPr>
          <w:ilvl w:val="0"/>
          <w:numId w:val="28"/>
        </w:numPr>
      </w:pPr>
      <w:r>
        <w:t>Two steel plates(</w:t>
      </w:r>
      <w:r w:rsidRPr="008C377E">
        <w:t>of thicknesses ~1.5mm and ~</w:t>
      </w:r>
      <w:r w:rsidR="00C129BD" w:rsidRPr="008C377E">
        <w:t>10</w:t>
      </w:r>
      <w:r w:rsidRPr="008C377E">
        <w:t>mm</w:t>
      </w:r>
      <w:r>
        <w:t>) to simulate a wall the assembly would perch/fasten to</w:t>
      </w:r>
    </w:p>
    <w:p w14:paraId="47B7A2E9" w14:textId="4351F9AA" w:rsidR="00FB7E31" w:rsidRDefault="00FB7E31" w:rsidP="001305DA">
      <w:pPr>
        <w:pStyle w:val="ListBullet"/>
        <w:numPr>
          <w:ilvl w:val="0"/>
          <w:numId w:val="28"/>
        </w:numPr>
      </w:pPr>
      <w:r>
        <w:t xml:space="preserve">2 vibration motors in order to </w:t>
      </w:r>
      <w:r w:rsidR="001A2420">
        <w:t>simulate</w:t>
      </w:r>
      <w:r>
        <w:t xml:space="preserve"> vibrations that a </w:t>
      </w:r>
      <w:proofErr w:type="spellStart"/>
      <w:r>
        <w:t>uav</w:t>
      </w:r>
      <w:proofErr w:type="spellEnd"/>
      <w:r>
        <w:t xml:space="preserve"> might introduce</w:t>
      </w:r>
    </w:p>
    <w:p w14:paraId="6AF18FF2" w14:textId="77777777" w:rsidR="00FB7E31" w:rsidRDefault="00FB7E31" w:rsidP="001305DA">
      <w:pPr>
        <w:pStyle w:val="ListBullet"/>
        <w:numPr>
          <w:ilvl w:val="0"/>
          <w:numId w:val="28"/>
        </w:numPr>
      </w:pPr>
      <w:r>
        <w:t>3 50N lifting electromagnets</w:t>
      </w:r>
    </w:p>
    <w:p w14:paraId="03920FCD" w14:textId="5A1FEA68" w:rsidR="00FB7E31" w:rsidRDefault="00F57095" w:rsidP="001305DA">
      <w:pPr>
        <w:pStyle w:val="ListBullet"/>
        <w:numPr>
          <w:ilvl w:val="0"/>
          <w:numId w:val="28"/>
        </w:numPr>
      </w:pPr>
      <w:r>
        <w:t xml:space="preserve">A </w:t>
      </w:r>
      <w:proofErr w:type="spellStart"/>
      <w:r>
        <w:t>Benetech</w:t>
      </w:r>
      <w:proofErr w:type="spellEnd"/>
      <w:r>
        <w:t xml:space="preserve"> GM-100 5MHz Digital Ultrasonic Thickness Gauge</w:t>
      </w:r>
    </w:p>
    <w:p w14:paraId="502C25CF" w14:textId="515C72B1" w:rsidR="00FB7E31" w:rsidRDefault="00FB7E31" w:rsidP="001305DA">
      <w:pPr>
        <w:pStyle w:val="ListBullet"/>
        <w:numPr>
          <w:ilvl w:val="0"/>
          <w:numId w:val="28"/>
        </w:numPr>
      </w:pPr>
      <w:r>
        <w:t xml:space="preserve">M20 Hex nuts to </w:t>
      </w:r>
      <w:r w:rsidR="001A2420">
        <w:t>simulate</w:t>
      </w:r>
      <w:r>
        <w:t xml:space="preserve"> the weight of the UAV</w:t>
      </w:r>
    </w:p>
    <w:p w14:paraId="48B34972" w14:textId="7FD87ED3" w:rsidR="00FB7E31" w:rsidRDefault="00FB7E31" w:rsidP="001305DA">
      <w:pPr>
        <w:pStyle w:val="ListBullet"/>
        <w:numPr>
          <w:ilvl w:val="0"/>
          <w:numId w:val="28"/>
        </w:numPr>
      </w:pPr>
      <w:r>
        <w:t xml:space="preserve">M20x300mm bolt to </w:t>
      </w:r>
      <w:r w:rsidR="001A2420">
        <w:t>simulate</w:t>
      </w:r>
      <w:r>
        <w:t xml:space="preserve"> the weight of the UAV</w:t>
      </w:r>
    </w:p>
    <w:p w14:paraId="21156CB0" w14:textId="77777777" w:rsidR="00FB7E31" w:rsidRDefault="00FB7E31" w:rsidP="001305DA">
      <w:pPr>
        <w:pStyle w:val="ListBullet"/>
        <w:numPr>
          <w:ilvl w:val="0"/>
          <w:numId w:val="28"/>
        </w:numPr>
      </w:pPr>
      <w:r>
        <w:t>An Arduino Mega2560 to control the electronic components via UART</w:t>
      </w:r>
    </w:p>
    <w:p w14:paraId="4DF76059" w14:textId="77777777" w:rsidR="00FB7E31" w:rsidRDefault="00FB7E31" w:rsidP="001305DA">
      <w:pPr>
        <w:pStyle w:val="ListBullet"/>
        <w:numPr>
          <w:ilvl w:val="0"/>
          <w:numId w:val="28"/>
        </w:numPr>
      </w:pPr>
      <w:r>
        <w:t>5 logic level N-channel MOSFETS to switch the electronic components</w:t>
      </w:r>
    </w:p>
    <w:p w14:paraId="263809F4" w14:textId="77777777" w:rsidR="00FB7E31" w:rsidRDefault="00FB7E31" w:rsidP="001305DA">
      <w:pPr>
        <w:pStyle w:val="ListBullet"/>
        <w:numPr>
          <w:ilvl w:val="0"/>
          <w:numId w:val="28"/>
        </w:numPr>
      </w:pPr>
      <w:r>
        <w:t>A Standard ATX computer power supply to power the electrical components</w:t>
      </w:r>
    </w:p>
    <w:p w14:paraId="4EE2A464" w14:textId="77777777" w:rsidR="00FB7E31" w:rsidRDefault="00FB7E31" w:rsidP="001305DA">
      <w:pPr>
        <w:pStyle w:val="ListBullet"/>
        <w:numPr>
          <w:ilvl w:val="0"/>
          <w:numId w:val="28"/>
        </w:numPr>
      </w:pPr>
      <w:r>
        <w:t xml:space="preserve">A computer running </w:t>
      </w:r>
      <w:proofErr w:type="spellStart"/>
      <w:r>
        <w:t>PuTTY</w:t>
      </w:r>
      <w:proofErr w:type="spellEnd"/>
      <w:r>
        <w:t xml:space="preserve"> to interface with the Arduino Mega2560 over UART</w:t>
      </w:r>
    </w:p>
    <w:p w14:paraId="63CB914C" w14:textId="6379A5CE" w:rsidR="004A2356" w:rsidRDefault="004A2356" w:rsidP="001305DA">
      <w:pPr>
        <w:pStyle w:val="ListBullet"/>
        <w:numPr>
          <w:ilvl w:val="0"/>
          <w:numId w:val="28"/>
        </w:numPr>
      </w:pPr>
      <w:r>
        <w:t>Wood screws to hold the 3D printed pieces together</w:t>
      </w:r>
    </w:p>
    <w:p w14:paraId="67C9667E" w14:textId="77777777" w:rsidR="00FB7E31" w:rsidRDefault="00FB7E31" w:rsidP="00FB7E31">
      <w:pPr>
        <w:pStyle w:val="ListBullet"/>
        <w:numPr>
          <w:ilvl w:val="0"/>
          <w:numId w:val="0"/>
        </w:numPr>
        <w:ind w:left="360" w:hanging="360"/>
      </w:pPr>
    </w:p>
    <w:p w14:paraId="65F98968" w14:textId="72EB21E3" w:rsidR="00F57095" w:rsidRDefault="00F57095" w:rsidP="001305DA">
      <w:pPr>
        <w:pStyle w:val="ListBullet"/>
        <w:numPr>
          <w:ilvl w:val="0"/>
          <w:numId w:val="0"/>
        </w:numPr>
      </w:pPr>
      <w:r>
        <w:t xml:space="preserve">The 3D models were designed and rendered in </w:t>
      </w:r>
      <w:proofErr w:type="spellStart"/>
      <w:r>
        <w:t>OpenSCAD</w:t>
      </w:r>
      <w:proofErr w:type="spellEnd"/>
      <w:r>
        <w:t xml:space="preserve">, and printed by Brendan Calvert. There was some </w:t>
      </w:r>
      <w:r w:rsidR="00C32545">
        <w:t>dimensional</w:t>
      </w:r>
      <w:r>
        <w:t xml:space="preserve"> contraction apparent, due to the nature of 3D printing, so these issues were rectified with </w:t>
      </w:r>
      <w:r w:rsidR="00A21943">
        <w:t xml:space="preserve">hand </w:t>
      </w:r>
      <w:r>
        <w:t>tools</w:t>
      </w:r>
      <w:r w:rsidR="00C32545">
        <w:t xml:space="preserve">, so that the electrical </w:t>
      </w:r>
      <w:r w:rsidR="00705B85">
        <w:t>parts (</w:t>
      </w:r>
      <w:r w:rsidR="00C32545">
        <w:t>3</w:t>
      </w:r>
      <w:r w:rsidR="00705B85">
        <w:t>, 4, and 5</w:t>
      </w:r>
      <w:r w:rsidR="00C32545">
        <w:t>) would fit snugly into the assembly</w:t>
      </w:r>
      <w:r>
        <w:t xml:space="preserve">. </w:t>
      </w:r>
      <w:r w:rsidR="00C32545">
        <w:t xml:space="preserve">The </w:t>
      </w:r>
      <w:r w:rsidR="00705B85">
        <w:t>2</w:t>
      </w:r>
      <w:r w:rsidR="00A21943">
        <w:t xml:space="preserve"> 3D printed parts were fastened with woodscrews, and the weights were hung off of the assembly at a distance of </w:t>
      </w:r>
      <w:r w:rsidR="008661BE" w:rsidRPr="008661BE">
        <w:t>45</w:t>
      </w:r>
      <w:r w:rsidR="00A21943" w:rsidRPr="008661BE">
        <w:t>mm</w:t>
      </w:r>
      <w:r w:rsidR="00A21943">
        <w:t xml:space="preserve"> from the surface of the steel plate. The electrical parts were attached into a breadboard attached to the </w:t>
      </w:r>
      <w:r w:rsidR="00720600">
        <w:t xml:space="preserve">Mega2560, loaded with the code shown in </w:t>
      </w:r>
      <w:r w:rsidR="00720600" w:rsidRPr="00720600">
        <w:rPr>
          <w:highlight w:val="yellow"/>
        </w:rPr>
        <w:t>abstract _____</w:t>
      </w:r>
      <w:r w:rsidR="00720600">
        <w:t xml:space="preserve">. This assembly was attached to the steel plates, where it was tested for </w:t>
      </w:r>
    </w:p>
    <w:p w14:paraId="77F562FD" w14:textId="14CE98EE" w:rsidR="00FB7E31" w:rsidRDefault="00720600" w:rsidP="001305DA">
      <w:pPr>
        <w:pStyle w:val="ListBullet"/>
        <w:numPr>
          <w:ilvl w:val="0"/>
          <w:numId w:val="29"/>
        </w:numPr>
        <w:ind w:left="426" w:hanging="426"/>
      </w:pPr>
      <w:r>
        <w:t>Its abilit</w:t>
      </w:r>
      <w:r w:rsidR="005D2497">
        <w:t>y to adhere to the surface(Binomial outcome</w:t>
      </w:r>
      <w:r>
        <w:t>)</w:t>
      </w:r>
    </w:p>
    <w:p w14:paraId="5E4590AA" w14:textId="38CA5486" w:rsidR="00720600" w:rsidRDefault="00720600" w:rsidP="001305DA">
      <w:pPr>
        <w:pStyle w:val="ListBullet"/>
        <w:numPr>
          <w:ilvl w:val="0"/>
          <w:numId w:val="29"/>
        </w:numPr>
        <w:ind w:left="426" w:hanging="426"/>
      </w:pPr>
      <w:r>
        <w:t>Its ability to successfully couple the transducer to the surface(B</w:t>
      </w:r>
      <w:r w:rsidR="005D2497">
        <w:t>inomial outcome</w:t>
      </w:r>
      <w:r>
        <w:t>)</w:t>
      </w:r>
    </w:p>
    <w:p w14:paraId="67AB78A4" w14:textId="2FAE291F" w:rsidR="00720600" w:rsidRDefault="00720600" w:rsidP="001305DA">
      <w:pPr>
        <w:pStyle w:val="ListBullet"/>
        <w:numPr>
          <w:ilvl w:val="0"/>
          <w:numId w:val="29"/>
        </w:numPr>
        <w:ind w:left="426" w:hanging="426"/>
      </w:pPr>
      <w:r>
        <w:t>The recorded thickness(</w:t>
      </w:r>
      <w:r w:rsidR="005D2497">
        <w:t>ordinary outcome, as an error</w:t>
      </w:r>
      <w:r>
        <w:t>)</w:t>
      </w:r>
    </w:p>
    <w:p w14:paraId="2AF7B71D" w14:textId="12A510F3" w:rsidR="00720600" w:rsidRDefault="00720600" w:rsidP="001305DA">
      <w:pPr>
        <w:pStyle w:val="ListBullet"/>
        <w:numPr>
          <w:ilvl w:val="0"/>
          <w:numId w:val="0"/>
        </w:numPr>
      </w:pPr>
      <w:r>
        <w:t>Against</w:t>
      </w:r>
    </w:p>
    <w:p w14:paraId="5B9933AB" w14:textId="4277D394" w:rsidR="00EF473E" w:rsidRDefault="00EF473E" w:rsidP="001305DA">
      <w:pPr>
        <w:pStyle w:val="ListBullet"/>
        <w:numPr>
          <w:ilvl w:val="0"/>
          <w:numId w:val="0"/>
        </w:numPr>
      </w:pPr>
      <w:r>
        <w:t>1.</w:t>
      </w:r>
      <w:r w:rsidR="00720600">
        <w:t xml:space="preserve"> Varied weight applied to the </w:t>
      </w:r>
      <w:r>
        <w:t>assembly</w:t>
      </w:r>
    </w:p>
    <w:p w14:paraId="429B7D52" w14:textId="3B2E1FBA" w:rsidR="00EF473E" w:rsidRDefault="00EF473E" w:rsidP="001305DA">
      <w:pPr>
        <w:pStyle w:val="ListBullet"/>
        <w:numPr>
          <w:ilvl w:val="0"/>
          <w:numId w:val="0"/>
        </w:numPr>
      </w:pPr>
      <w:r>
        <w:t>2. Varied Vibration intensity applied to the assembly</w:t>
      </w:r>
    </w:p>
    <w:p w14:paraId="4EC0A507" w14:textId="77777777" w:rsidR="00B36CE5" w:rsidRDefault="00B36CE5" w:rsidP="00720600">
      <w:pPr>
        <w:pStyle w:val="ListBullet"/>
        <w:numPr>
          <w:ilvl w:val="0"/>
          <w:numId w:val="0"/>
        </w:numPr>
      </w:pPr>
    </w:p>
    <w:p w14:paraId="0CAF1D9F" w14:textId="53446595" w:rsidR="00B36CE5" w:rsidRDefault="008661BE" w:rsidP="00720600">
      <w:pPr>
        <w:pStyle w:val="ListBullet"/>
        <w:numPr>
          <w:ilvl w:val="0"/>
          <w:numId w:val="0"/>
        </w:numPr>
      </w:pPr>
      <w:r w:rsidRPr="008661BE">
        <w:lastRenderedPageBreak/>
        <w:t>The weight wa</w:t>
      </w:r>
      <w:r w:rsidR="00B36CE5" w:rsidRPr="008661BE">
        <w:t xml:space="preserve">s applied in intervals of </w:t>
      </w:r>
      <w:r w:rsidRPr="008661BE">
        <w:t xml:space="preserve">58 </w:t>
      </w:r>
      <w:r w:rsidR="00B36CE5" w:rsidRPr="008661BE">
        <w:t xml:space="preserve">grams </w:t>
      </w:r>
      <w:r>
        <w:t>from 390 grams of 1318 grams and the MOSFETS controlling the vibration motors were alternately incremented by 10% duty cycle at a time, from 0 to 100% of a 12V supply signal</w:t>
      </w:r>
      <w:r w:rsidR="00AC1FAD">
        <w:t>.</w:t>
      </w:r>
    </w:p>
    <w:p w14:paraId="7CAAEA66" w14:textId="77777777" w:rsidR="00B36CE5" w:rsidRDefault="00B36CE5" w:rsidP="00720600">
      <w:pPr>
        <w:pStyle w:val="ListBullet"/>
        <w:numPr>
          <w:ilvl w:val="0"/>
          <w:numId w:val="0"/>
        </w:numPr>
      </w:pPr>
    </w:p>
    <w:p w14:paraId="43EF5659" w14:textId="4F370E8C" w:rsidR="00B36CE5" w:rsidRDefault="004E0316" w:rsidP="00720600">
      <w:pPr>
        <w:pStyle w:val="ListBullet"/>
        <w:numPr>
          <w:ilvl w:val="0"/>
          <w:numId w:val="0"/>
        </w:numPr>
      </w:pPr>
      <w:r>
        <w:t xml:space="preserve">The thickness and coupling information can be recorded from the GM100 module. The top-left symbol represents a successful coupling, </w:t>
      </w:r>
      <w:r w:rsidRPr="008661BE">
        <w:t>and the thickness is displayed in mm, shown:</w:t>
      </w:r>
    </w:p>
    <w:p w14:paraId="28FB9109" w14:textId="77777777" w:rsidR="005D2497" w:rsidRDefault="005D2497" w:rsidP="00720600">
      <w:pPr>
        <w:pStyle w:val="ListBullet"/>
        <w:numPr>
          <w:ilvl w:val="0"/>
          <w:numId w:val="0"/>
        </w:numPr>
      </w:pPr>
    </w:p>
    <w:p w14:paraId="476C5BC9" w14:textId="11496FD2" w:rsidR="005D2497" w:rsidRDefault="005D2497" w:rsidP="005D2497">
      <w:pPr>
        <w:pStyle w:val="ListBullet"/>
        <w:numPr>
          <w:ilvl w:val="0"/>
          <w:numId w:val="0"/>
        </w:numPr>
        <w:jc w:val="center"/>
      </w:pPr>
      <w:r w:rsidRPr="005D2497">
        <w:rPr>
          <w:noProof/>
          <w:lang w:eastAsia="en-AU"/>
        </w:rPr>
        <w:drawing>
          <wp:inline distT="0" distB="0" distL="0" distR="0" wp14:anchorId="2C9B1BF8" wp14:editId="75892273">
            <wp:extent cx="4505325" cy="5676425"/>
            <wp:effectExtent l="0" t="0" r="0" b="635"/>
            <wp:docPr id="5" name="Picture 5" descr="C:\Users\chris_000\Pictures\Saved Pictures\IMG_20151008_22075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ris_000\Pictures\Saved Pictures\IMG_20151008_220751 (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06392" cy="5677769"/>
                    </a:xfrm>
                    <a:prstGeom prst="rect">
                      <a:avLst/>
                    </a:prstGeom>
                    <a:noFill/>
                    <a:ln>
                      <a:noFill/>
                    </a:ln>
                  </pic:spPr>
                </pic:pic>
              </a:graphicData>
            </a:graphic>
          </wp:inline>
        </w:drawing>
      </w:r>
    </w:p>
    <w:p w14:paraId="4F1EA51C" w14:textId="261E0BFC" w:rsidR="005D2497" w:rsidRDefault="005D2497" w:rsidP="005D2497">
      <w:pPr>
        <w:pStyle w:val="ListBullet"/>
        <w:numPr>
          <w:ilvl w:val="0"/>
          <w:numId w:val="0"/>
        </w:numPr>
        <w:jc w:val="center"/>
      </w:pPr>
      <w:r>
        <w:t xml:space="preserve">Figure </w:t>
      </w:r>
      <w:proofErr w:type="spellStart"/>
      <w:r>
        <w:t>x.x.x.x</w:t>
      </w:r>
      <w:proofErr w:type="spellEnd"/>
      <w:r>
        <w:t>:  Ultrasonic Thickness Gauge Display</w:t>
      </w:r>
    </w:p>
    <w:p w14:paraId="106A0B10" w14:textId="77777777" w:rsidR="004E0316" w:rsidRDefault="004E0316" w:rsidP="00720600">
      <w:pPr>
        <w:pStyle w:val="ListBullet"/>
        <w:numPr>
          <w:ilvl w:val="0"/>
          <w:numId w:val="0"/>
        </w:numPr>
      </w:pPr>
    </w:p>
    <w:p w14:paraId="0E35F15F" w14:textId="07403CD5" w:rsidR="004E0316" w:rsidRDefault="00C1074A" w:rsidP="00720600">
      <w:pPr>
        <w:pStyle w:val="ListBullet"/>
        <w:numPr>
          <w:ilvl w:val="0"/>
          <w:numId w:val="0"/>
        </w:numPr>
      </w:pPr>
      <w:r w:rsidRPr="00C1074A">
        <w:rPr>
          <w:highlight w:val="yellow"/>
        </w:rPr>
        <w:t>The overall design setup, shown:</w:t>
      </w:r>
    </w:p>
    <w:p w14:paraId="0A6607A7" w14:textId="77777777" w:rsidR="00C1074A" w:rsidRDefault="00C1074A" w:rsidP="00720600">
      <w:pPr>
        <w:pStyle w:val="ListBullet"/>
        <w:numPr>
          <w:ilvl w:val="0"/>
          <w:numId w:val="0"/>
        </w:numPr>
      </w:pPr>
    </w:p>
    <w:p w14:paraId="466A5C78" w14:textId="77777777" w:rsidR="00C1074A" w:rsidRDefault="00C1074A" w:rsidP="00720600">
      <w:pPr>
        <w:pStyle w:val="ListBullet"/>
        <w:numPr>
          <w:ilvl w:val="0"/>
          <w:numId w:val="0"/>
        </w:numPr>
      </w:pPr>
    </w:p>
    <w:p w14:paraId="796A3E0F" w14:textId="2CD30412" w:rsidR="00C1074A" w:rsidRDefault="00C1074A" w:rsidP="00720600">
      <w:pPr>
        <w:pStyle w:val="ListBullet"/>
        <w:numPr>
          <w:ilvl w:val="0"/>
          <w:numId w:val="0"/>
        </w:numPr>
      </w:pPr>
      <w:r w:rsidRPr="00C1074A">
        <w:rPr>
          <w:highlight w:val="yellow"/>
        </w:rPr>
        <w:lastRenderedPageBreak/>
        <w:t>Models</w:t>
      </w:r>
      <w:r>
        <w:rPr>
          <w:highlight w:val="yellow"/>
        </w:rPr>
        <w:t xml:space="preserve"> and photos</w:t>
      </w:r>
      <w:r w:rsidRPr="00C1074A">
        <w:rPr>
          <w:highlight w:val="yellow"/>
        </w:rPr>
        <w:t xml:space="preserve"> of the components of this experiment can be found in abstracts(s) _______</w:t>
      </w:r>
    </w:p>
    <w:p w14:paraId="09EE9A5C" w14:textId="77777777" w:rsidR="00B36CE5" w:rsidRDefault="00B36CE5" w:rsidP="00720600">
      <w:pPr>
        <w:pStyle w:val="ListBullet"/>
        <w:numPr>
          <w:ilvl w:val="0"/>
          <w:numId w:val="0"/>
        </w:numPr>
      </w:pPr>
    </w:p>
    <w:p w14:paraId="170BDD0D" w14:textId="77FF7A25" w:rsidR="00FB7E31" w:rsidRDefault="0059709A" w:rsidP="00C129BD">
      <w:pPr>
        <w:pStyle w:val="Heading3"/>
      </w:pPr>
      <w:r>
        <w:t>4.1.2</w:t>
      </w:r>
      <w:r w:rsidR="00C129BD">
        <w:t xml:space="preserve"> </w:t>
      </w:r>
      <w:r w:rsidR="00C1074A">
        <w:t xml:space="preserve">Quadrotor </w:t>
      </w:r>
      <w:r w:rsidR="001A2420">
        <w:t xml:space="preserve">Software </w:t>
      </w:r>
      <w:r w:rsidR="00C1074A">
        <w:t>Simulation</w:t>
      </w:r>
    </w:p>
    <w:p w14:paraId="200255D1" w14:textId="1DD4793E" w:rsidR="00587507" w:rsidRDefault="00587507" w:rsidP="00587507">
      <w:r>
        <w:t>For the quadrotor side of the project, a software simulation was chosen due to budget (costs of and risks to UAV(s)/equipment</w:t>
      </w:r>
      <w:r w:rsidR="005A3887">
        <w:t>)</w:t>
      </w:r>
      <w:r>
        <w:t xml:space="preserve">. The intention of this part of the </w:t>
      </w:r>
      <w:r w:rsidR="005A3887">
        <w:t xml:space="preserve">project was to gauge the effect </w:t>
      </w:r>
      <w:r w:rsidR="00CD54F8">
        <w:t>of</w:t>
      </w:r>
      <w:r w:rsidR="00BF5A50">
        <w:t xml:space="preserve"> mounting the transducer assembly</w:t>
      </w:r>
      <w:r w:rsidR="00705B85">
        <w:t xml:space="preserve"> </w:t>
      </w:r>
      <w:r w:rsidR="00BF5A50">
        <w:t xml:space="preserve">on </w:t>
      </w:r>
      <w:r w:rsidR="00705B85">
        <w:t xml:space="preserve">the dynamics of a simple quadrotor. </w:t>
      </w:r>
    </w:p>
    <w:p w14:paraId="4B01C44C" w14:textId="2F3A14AE" w:rsidR="00705B85" w:rsidRDefault="00705B85" w:rsidP="00587507">
      <w:r>
        <w:t xml:space="preserve">This was done by simplifying the model </w:t>
      </w:r>
      <w:r w:rsidR="00507080">
        <w:t>of the attached assembly as a weight about its approximate centroid, in its expected position relative to the quadcopter. The hardware simulation module weighs approximately 320 grams with no vibration motors installed, so this</w:t>
      </w:r>
      <w:r w:rsidR="006D7FDA">
        <w:t xml:space="preserve"> region of</w:t>
      </w:r>
      <w:r w:rsidR="00507080">
        <w:t xml:space="preserve"> weight</w:t>
      </w:r>
      <w:r w:rsidR="006D7FDA">
        <w:t xml:space="preserve"> was mass to be tested as a disturbance to an existing quadrotor model.</w:t>
      </w:r>
    </w:p>
    <w:p w14:paraId="3A3570ED" w14:textId="56CC7D24" w:rsidR="006D7FDA" w:rsidRDefault="006D7FDA" w:rsidP="00587507">
      <w:r>
        <w:t xml:space="preserve">Using Quadrotor_Simulation_Complete, a complete SimMechanics model of the DJI F450 by </w:t>
      </w:r>
      <w:r w:rsidR="00AA352C">
        <w:t xml:space="preserve">Khanh Dang </w:t>
      </w:r>
      <w:r>
        <w:t xml:space="preserve">as a base, a 25mm sphere was </w:t>
      </w:r>
      <w:r w:rsidR="00B163FB">
        <w:t>placed via a rigid transform relative to the body, equidistant between two rotors</w:t>
      </w:r>
      <w:r w:rsidR="00F95819">
        <w:t>, at the same radius</w:t>
      </w:r>
      <w:r w:rsidR="001305DA">
        <w:t xml:space="preserve"> as the rotors.</w:t>
      </w:r>
    </w:p>
    <w:p w14:paraId="173216DE" w14:textId="3221D11C" w:rsidR="00923747" w:rsidRDefault="001305DA" w:rsidP="00587507">
      <w:r>
        <w:t xml:space="preserve">The added weight was </w:t>
      </w:r>
      <w:r w:rsidR="00923747">
        <w:t xml:space="preserve">incremented from 12.5 grams to </w:t>
      </w:r>
      <w:r w:rsidR="00B5190C">
        <w:t>400</w:t>
      </w:r>
      <w:r w:rsidR="00923747">
        <w:t xml:space="preserve"> grams by factors of two.</w:t>
      </w:r>
      <w:r w:rsidR="00923747">
        <w:br/>
        <w:t>The addition of a counter-weighted pair was also added tested from 25 to 800 grams.</w:t>
      </w:r>
    </w:p>
    <w:p w14:paraId="2C1D031D" w14:textId="77777777" w:rsidR="00EC6AB8" w:rsidRDefault="00EC6AB8" w:rsidP="00587507"/>
    <w:p w14:paraId="462B0915" w14:textId="5E3DB768" w:rsidR="00923747" w:rsidRDefault="00EC6AB8" w:rsidP="00587507">
      <w:r w:rsidRPr="00EC6AB8">
        <w:rPr>
          <w:noProof/>
          <w:lang w:eastAsia="en-AU"/>
        </w:rPr>
        <w:drawing>
          <wp:inline distT="0" distB="0" distL="0" distR="0" wp14:anchorId="7471DB9D" wp14:editId="44D59E8D">
            <wp:extent cx="5010150" cy="3410524"/>
            <wp:effectExtent l="0" t="0" r="0" b="0"/>
            <wp:docPr id="6" name="Picture 6" descr="C:\Users\chris_000\Dropbox\y5\Thesis\Models\photos\Simulation_method_ani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ris_000\Dropbox\y5\Thesis\Models\photos\Simulation_method_anima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12103" cy="3411853"/>
                    </a:xfrm>
                    <a:prstGeom prst="rect">
                      <a:avLst/>
                    </a:prstGeom>
                    <a:noFill/>
                    <a:ln>
                      <a:noFill/>
                    </a:ln>
                  </pic:spPr>
                </pic:pic>
              </a:graphicData>
            </a:graphic>
          </wp:inline>
        </w:drawing>
      </w:r>
    </w:p>
    <w:p w14:paraId="1416FB8B" w14:textId="77777777" w:rsidR="00B5190C" w:rsidRPr="00587507" w:rsidRDefault="00B5190C" w:rsidP="00587507"/>
    <w:p w14:paraId="3827A4BD" w14:textId="77777777" w:rsidR="00C1074A" w:rsidRPr="00C1074A" w:rsidRDefault="00C1074A" w:rsidP="00C1074A"/>
    <w:p w14:paraId="48174362" w14:textId="02D8B921" w:rsidR="00F24045" w:rsidRPr="00F24045" w:rsidRDefault="0059709A" w:rsidP="008C377E">
      <w:pPr>
        <w:pStyle w:val="Heading2"/>
        <w:spacing w:line="360" w:lineRule="auto"/>
      </w:pPr>
      <w:r>
        <w:t>4.2</w:t>
      </w:r>
      <w:r w:rsidR="00C129BD">
        <w:t xml:space="preserve"> </w:t>
      </w:r>
      <w:r w:rsidR="00F24045">
        <w:t>Design of Metrics</w:t>
      </w:r>
      <w:r w:rsidR="00AD3F7D">
        <w:t xml:space="preserve"> and Regression Analysis</w:t>
      </w:r>
    </w:p>
    <w:p w14:paraId="5897C0A7" w14:textId="555C10EE" w:rsidR="00AE685A" w:rsidRDefault="008C377E" w:rsidP="008C377E">
      <w:pPr>
        <w:pStyle w:val="ListParagraph"/>
        <w:ind w:left="0"/>
      </w:pPr>
      <w:r>
        <w:t>Using MATLAB’s regression toolbox, a multivariable least squares linear regression was performed on the</w:t>
      </w:r>
    </w:p>
    <w:p w14:paraId="7BA4496B" w14:textId="2F6CD0CA" w:rsidR="00AE685A" w:rsidRDefault="008C377E" w:rsidP="00AE685A">
      <w:pPr>
        <w:pStyle w:val="ListParagraph"/>
        <w:numPr>
          <w:ilvl w:val="1"/>
          <w:numId w:val="38"/>
        </w:numPr>
        <w:ind w:left="567" w:hanging="283"/>
      </w:pPr>
      <w:r>
        <w:t>success of adhesion of the assembly</w:t>
      </w:r>
    </w:p>
    <w:p w14:paraId="1A6C6E4A" w14:textId="7EB2BBDD" w:rsidR="00AE685A" w:rsidRDefault="008C377E" w:rsidP="001305DA">
      <w:pPr>
        <w:pStyle w:val="ListParagraph"/>
        <w:numPr>
          <w:ilvl w:val="1"/>
          <w:numId w:val="38"/>
        </w:numPr>
        <w:ind w:left="567" w:hanging="283"/>
      </w:pPr>
      <w:r>
        <w:t xml:space="preserve">success of phonetic coupling of the transducer, and </w:t>
      </w:r>
    </w:p>
    <w:p w14:paraId="5BE6E35B" w14:textId="77777777" w:rsidR="00AE685A" w:rsidRDefault="008C377E" w:rsidP="00AE685A">
      <w:pPr>
        <w:pStyle w:val="ListParagraph"/>
        <w:numPr>
          <w:ilvl w:val="1"/>
          <w:numId w:val="38"/>
        </w:numPr>
        <w:ind w:left="567" w:hanging="283"/>
      </w:pPr>
      <w:r>
        <w:t>the error</w:t>
      </w:r>
      <w:r w:rsidR="006D7FDA">
        <w:t xml:space="preserve"> of thickness measurement, </w:t>
      </w:r>
    </w:p>
    <w:p w14:paraId="3BE29756" w14:textId="77777777" w:rsidR="001305DA" w:rsidRDefault="006D7FDA" w:rsidP="00AE685A">
      <w:pPr>
        <w:pStyle w:val="ListParagraph"/>
        <w:ind w:left="567"/>
      </w:pPr>
      <w:proofErr w:type="gramStart"/>
      <w:r>
        <w:t>against</w:t>
      </w:r>
      <w:proofErr w:type="gramEnd"/>
      <w:r>
        <w:t xml:space="preserve"> the predictor values of </w:t>
      </w:r>
    </w:p>
    <w:p w14:paraId="3C11F85B" w14:textId="459F4405" w:rsidR="001305DA" w:rsidRDefault="006D7FDA" w:rsidP="001305DA">
      <w:pPr>
        <w:pStyle w:val="ListParagraph"/>
        <w:numPr>
          <w:ilvl w:val="1"/>
          <w:numId w:val="39"/>
        </w:numPr>
        <w:ind w:left="567"/>
      </w:pPr>
      <w:r>
        <w:t xml:space="preserve">weight applied, and </w:t>
      </w:r>
    </w:p>
    <w:p w14:paraId="5595ADD1" w14:textId="706152A5" w:rsidR="001305DA" w:rsidRDefault="00234805" w:rsidP="001305DA">
      <w:pPr>
        <w:pStyle w:val="ListParagraph"/>
        <w:numPr>
          <w:ilvl w:val="1"/>
          <w:numId w:val="39"/>
        </w:numPr>
        <w:ind w:left="567"/>
      </w:pPr>
      <w:r>
        <w:t>vibration applied</w:t>
      </w:r>
    </w:p>
    <w:p w14:paraId="192D33DF" w14:textId="3F46E91E" w:rsidR="00DC122A" w:rsidRPr="00DC122A" w:rsidRDefault="00DC122A" w:rsidP="001305DA">
      <w:pPr>
        <w:pStyle w:val="ListParagraph"/>
        <w:numPr>
          <w:ilvl w:val="1"/>
          <w:numId w:val="39"/>
        </w:numPr>
        <w:ind w:left="567"/>
      </w:pPr>
      <w:r w:rsidRPr="00DC122A">
        <w:t>material thickness</w:t>
      </w:r>
    </w:p>
    <w:p w14:paraId="2AF67FD5" w14:textId="7436B83C" w:rsidR="00F95819" w:rsidRDefault="00F95819" w:rsidP="00F24045">
      <w:r>
        <w:t xml:space="preserve">The </w:t>
      </w:r>
      <w:proofErr w:type="spellStart"/>
      <w:r>
        <w:t>SimMechanics</w:t>
      </w:r>
      <w:proofErr w:type="spellEnd"/>
      <w:r>
        <w:t xml:space="preserve"> software simulation </w:t>
      </w:r>
      <w:r w:rsidR="00AE685A">
        <w:t xml:space="preserve">model </w:t>
      </w:r>
      <w:r>
        <w:t>has many factors contributing to the outcome variables:</w:t>
      </w:r>
    </w:p>
    <w:p w14:paraId="6148A925" w14:textId="77777777" w:rsidR="00F95819" w:rsidRDefault="00F95819" w:rsidP="001305DA">
      <w:pPr>
        <w:pStyle w:val="ListParagraph"/>
        <w:numPr>
          <w:ilvl w:val="0"/>
          <w:numId w:val="37"/>
        </w:numPr>
        <w:ind w:left="567"/>
      </w:pPr>
      <w:r>
        <w:t>Propeller 1 angular velocity</w:t>
      </w:r>
    </w:p>
    <w:p w14:paraId="4D926FEB" w14:textId="2842F4E2" w:rsidR="00F95819" w:rsidRDefault="00F95819" w:rsidP="001305DA">
      <w:pPr>
        <w:pStyle w:val="ListParagraph"/>
        <w:numPr>
          <w:ilvl w:val="0"/>
          <w:numId w:val="37"/>
        </w:numPr>
        <w:ind w:left="567"/>
      </w:pPr>
      <w:r>
        <w:t>Propeller 2 angular velocity</w:t>
      </w:r>
    </w:p>
    <w:p w14:paraId="05DC5E98" w14:textId="2BB93C66" w:rsidR="00F95819" w:rsidRDefault="00F95819" w:rsidP="001305DA">
      <w:pPr>
        <w:pStyle w:val="ListParagraph"/>
        <w:numPr>
          <w:ilvl w:val="0"/>
          <w:numId w:val="37"/>
        </w:numPr>
        <w:ind w:left="567"/>
      </w:pPr>
      <w:r>
        <w:t>Propeller 3 angular velocity</w:t>
      </w:r>
    </w:p>
    <w:p w14:paraId="7225A6FC" w14:textId="7C4ED4AA" w:rsidR="00F95819" w:rsidRDefault="00F95819" w:rsidP="001305DA">
      <w:pPr>
        <w:pStyle w:val="ListParagraph"/>
        <w:numPr>
          <w:ilvl w:val="0"/>
          <w:numId w:val="37"/>
        </w:numPr>
        <w:ind w:left="567"/>
      </w:pPr>
      <w:r>
        <w:t>Propeller 4 angular velocity</w:t>
      </w:r>
    </w:p>
    <w:p w14:paraId="77418620" w14:textId="77777777" w:rsidR="00F95819" w:rsidRDefault="00F95819" w:rsidP="001305DA">
      <w:pPr>
        <w:pStyle w:val="ListParagraph"/>
        <w:numPr>
          <w:ilvl w:val="0"/>
          <w:numId w:val="37"/>
        </w:numPr>
        <w:ind w:left="567"/>
      </w:pPr>
      <w:r>
        <w:t>Altitude</w:t>
      </w:r>
    </w:p>
    <w:p w14:paraId="0EC4272F" w14:textId="13EA6D0E" w:rsidR="00F95819" w:rsidRDefault="00F95819" w:rsidP="001305DA">
      <w:pPr>
        <w:pStyle w:val="ListParagraph"/>
        <w:numPr>
          <w:ilvl w:val="0"/>
          <w:numId w:val="37"/>
        </w:numPr>
        <w:ind w:left="567"/>
      </w:pPr>
      <w:r>
        <w:t>Pitch</w:t>
      </w:r>
    </w:p>
    <w:p w14:paraId="161FE761" w14:textId="236675C0" w:rsidR="00F95819" w:rsidRDefault="00F95819" w:rsidP="001305DA">
      <w:pPr>
        <w:pStyle w:val="ListParagraph"/>
        <w:numPr>
          <w:ilvl w:val="0"/>
          <w:numId w:val="37"/>
        </w:numPr>
        <w:ind w:left="567"/>
      </w:pPr>
      <w:r>
        <w:t>Roll</w:t>
      </w:r>
    </w:p>
    <w:p w14:paraId="780D5360" w14:textId="77777777" w:rsidR="00F95819" w:rsidRDefault="00F95819" w:rsidP="001305DA">
      <w:pPr>
        <w:pStyle w:val="ListParagraph"/>
        <w:numPr>
          <w:ilvl w:val="0"/>
          <w:numId w:val="37"/>
        </w:numPr>
        <w:ind w:left="567"/>
      </w:pPr>
      <w:r>
        <w:t>Yaw</w:t>
      </w:r>
    </w:p>
    <w:p w14:paraId="09D0FA42" w14:textId="2CBFFB0D" w:rsidR="00F95819" w:rsidRDefault="00F95819" w:rsidP="001305DA">
      <w:pPr>
        <w:pStyle w:val="ListParagraph"/>
        <w:numPr>
          <w:ilvl w:val="0"/>
          <w:numId w:val="37"/>
        </w:numPr>
        <w:ind w:left="567"/>
      </w:pPr>
      <w:r>
        <w:t>X Position</w:t>
      </w:r>
    </w:p>
    <w:p w14:paraId="4D01EA39" w14:textId="77777777" w:rsidR="00AE685A" w:rsidRDefault="00F95819" w:rsidP="001305DA">
      <w:pPr>
        <w:pStyle w:val="ListParagraph"/>
        <w:numPr>
          <w:ilvl w:val="0"/>
          <w:numId w:val="37"/>
        </w:numPr>
        <w:ind w:left="567"/>
      </w:pPr>
      <w:r>
        <w:t>Y Position</w:t>
      </w:r>
    </w:p>
    <w:p w14:paraId="29841379" w14:textId="76333D01" w:rsidR="00F95819" w:rsidRDefault="00AE685A" w:rsidP="00AE685A">
      <w:r>
        <w:t>However, the complex interrelation of these factors means that performing a regression analysis on this data using the simulated transducer weight as a predictor variable is prone to produce a low-precision or misleading correlation. Instead a qualitative analysis was performed.</w:t>
      </w:r>
      <w:r w:rsidR="00F95819">
        <w:br/>
      </w:r>
    </w:p>
    <w:p w14:paraId="17F7EFE6" w14:textId="0995646A" w:rsidR="00F95819" w:rsidRDefault="00F95819" w:rsidP="00F95819">
      <w:r>
        <w:br/>
      </w:r>
    </w:p>
    <w:p w14:paraId="7BF242C2" w14:textId="77777777" w:rsidR="00F95819" w:rsidRPr="00F24045" w:rsidRDefault="00F95819" w:rsidP="00F24045"/>
    <w:bookmarkEnd w:id="19"/>
    <w:p w14:paraId="145B8041" w14:textId="3114C9DD" w:rsidR="005543CB" w:rsidRDefault="0059709A" w:rsidP="006454AA">
      <w:pPr>
        <w:pStyle w:val="Heading2"/>
      </w:pPr>
      <w:r>
        <w:t>4.3</w:t>
      </w:r>
      <w:r w:rsidR="006454AA">
        <w:t xml:space="preserve"> </w:t>
      </w:r>
      <w:r w:rsidR="00AD3F7D">
        <w:t>Project Cost</w:t>
      </w:r>
    </w:p>
    <w:p w14:paraId="4B53753D" w14:textId="77777777" w:rsidR="00AD3F7D" w:rsidRPr="00AD3F7D" w:rsidRDefault="00AD3F7D" w:rsidP="00AD3F7D">
      <w:r>
        <w:tab/>
      </w:r>
    </w:p>
    <w:tbl>
      <w:tblPr>
        <w:tblStyle w:val="TableGrid"/>
        <w:tblW w:w="0" w:type="auto"/>
        <w:tblLook w:val="04A0" w:firstRow="1" w:lastRow="0" w:firstColumn="1" w:lastColumn="0" w:noHBand="0" w:noVBand="1"/>
      </w:tblPr>
      <w:tblGrid>
        <w:gridCol w:w="4094"/>
        <w:gridCol w:w="4094"/>
      </w:tblGrid>
      <w:tr w:rsidR="00AD3F7D" w14:paraId="1973E642" w14:textId="77777777" w:rsidTr="00AD3F7D">
        <w:tc>
          <w:tcPr>
            <w:tcW w:w="4094" w:type="dxa"/>
          </w:tcPr>
          <w:p w14:paraId="55AB89A2" w14:textId="17C6A9D4" w:rsidR="00AD3F7D" w:rsidRDefault="00AD3F7D" w:rsidP="00AD3F7D">
            <w:pPr>
              <w:tabs>
                <w:tab w:val="center" w:pos="1939"/>
              </w:tabs>
              <w:jc w:val="center"/>
            </w:pPr>
            <w:r>
              <w:lastRenderedPageBreak/>
              <w:t>Item</w:t>
            </w:r>
          </w:p>
        </w:tc>
        <w:tc>
          <w:tcPr>
            <w:tcW w:w="4094" w:type="dxa"/>
          </w:tcPr>
          <w:p w14:paraId="30CBE744" w14:textId="03866808" w:rsidR="00AD3F7D" w:rsidRDefault="00AD3F7D" w:rsidP="00AD3F7D">
            <w:pPr>
              <w:jc w:val="center"/>
            </w:pPr>
            <w:r>
              <w:t>Cost</w:t>
            </w:r>
          </w:p>
        </w:tc>
      </w:tr>
      <w:tr w:rsidR="00AD3F7D" w14:paraId="3206B5F4" w14:textId="77777777" w:rsidTr="00AD3F7D">
        <w:tc>
          <w:tcPr>
            <w:tcW w:w="4094" w:type="dxa"/>
          </w:tcPr>
          <w:p w14:paraId="0E55418E" w14:textId="6A9311C5" w:rsidR="00AD3F7D" w:rsidRDefault="00AD3F7D" w:rsidP="00AD3F7D">
            <w:r>
              <w:t>GM100 Thickness Gauge</w:t>
            </w:r>
          </w:p>
        </w:tc>
        <w:tc>
          <w:tcPr>
            <w:tcW w:w="4094" w:type="dxa"/>
          </w:tcPr>
          <w:p w14:paraId="77C09450" w14:textId="45B03854" w:rsidR="00AD3F7D" w:rsidRDefault="00AD3F7D" w:rsidP="00AD3F7D">
            <w:r>
              <w:t>$116.90</w:t>
            </w:r>
          </w:p>
        </w:tc>
      </w:tr>
      <w:tr w:rsidR="00AD3F7D" w14:paraId="2054D350" w14:textId="77777777" w:rsidTr="00AD3F7D">
        <w:tc>
          <w:tcPr>
            <w:tcW w:w="4094" w:type="dxa"/>
          </w:tcPr>
          <w:p w14:paraId="467F12E7" w14:textId="271DAAAE" w:rsidR="00AD3F7D" w:rsidRDefault="00AD3F7D" w:rsidP="00AD3F7D">
            <w:r>
              <w:t>3 x Electromagnets</w:t>
            </w:r>
          </w:p>
        </w:tc>
        <w:tc>
          <w:tcPr>
            <w:tcW w:w="4094" w:type="dxa"/>
          </w:tcPr>
          <w:p w14:paraId="140509C7" w14:textId="5397D220" w:rsidR="00AD3F7D" w:rsidRDefault="00AD3F7D" w:rsidP="00AD3F7D">
            <w:r>
              <w:t>$22.14</w:t>
            </w:r>
          </w:p>
        </w:tc>
      </w:tr>
      <w:tr w:rsidR="00AD3F7D" w14:paraId="0A99D0A4" w14:textId="77777777" w:rsidTr="00AD3F7D">
        <w:tc>
          <w:tcPr>
            <w:tcW w:w="4094" w:type="dxa"/>
          </w:tcPr>
          <w:p w14:paraId="713B6A7E" w14:textId="38298F35" w:rsidR="00AD3F7D" w:rsidRDefault="00AD3F7D" w:rsidP="00AD3F7D">
            <w:r>
              <w:t>2 x Vibration Motors</w:t>
            </w:r>
          </w:p>
        </w:tc>
        <w:tc>
          <w:tcPr>
            <w:tcW w:w="4094" w:type="dxa"/>
          </w:tcPr>
          <w:p w14:paraId="0F715A17" w14:textId="146DCE80" w:rsidR="00AD3F7D" w:rsidRDefault="00AD3F7D" w:rsidP="00AD3F7D">
            <w:r>
              <w:t>$12.92</w:t>
            </w:r>
          </w:p>
        </w:tc>
      </w:tr>
      <w:tr w:rsidR="00AD3F7D" w14:paraId="5FBDC74B" w14:textId="77777777" w:rsidTr="00AD3F7D">
        <w:tc>
          <w:tcPr>
            <w:tcW w:w="4094" w:type="dxa"/>
          </w:tcPr>
          <w:p w14:paraId="49E5E477" w14:textId="2D67AE5C" w:rsidR="00AD3F7D" w:rsidRDefault="00AD3F7D" w:rsidP="00AD3F7D">
            <w:r>
              <w:t>Arduino Mega2560</w:t>
            </w:r>
          </w:p>
        </w:tc>
        <w:tc>
          <w:tcPr>
            <w:tcW w:w="4094" w:type="dxa"/>
          </w:tcPr>
          <w:p w14:paraId="137A8E9D" w14:textId="0264F65D" w:rsidR="00AD3F7D" w:rsidRDefault="00AD3F7D" w:rsidP="00AD3F7D">
            <w:r>
              <w:t>$20.20</w:t>
            </w:r>
          </w:p>
        </w:tc>
      </w:tr>
      <w:tr w:rsidR="00AD3F7D" w14:paraId="6A171D37" w14:textId="77777777" w:rsidTr="00AD3F7D">
        <w:tc>
          <w:tcPr>
            <w:tcW w:w="4094" w:type="dxa"/>
          </w:tcPr>
          <w:p w14:paraId="0E93732C" w14:textId="520E94EC" w:rsidR="00AD3F7D" w:rsidRDefault="00AD3F7D" w:rsidP="006454AA">
            <w:r>
              <w:t>PLA filament</w:t>
            </w:r>
            <w:r w:rsidR="006454AA">
              <w:t xml:space="preserve"> – approx.15</w:t>
            </w:r>
            <w:r w:rsidR="001A2420">
              <w:t>0</w:t>
            </w:r>
            <w:r w:rsidR="006454AA">
              <w:t>g</w:t>
            </w:r>
          </w:p>
        </w:tc>
        <w:tc>
          <w:tcPr>
            <w:tcW w:w="4094" w:type="dxa"/>
          </w:tcPr>
          <w:p w14:paraId="49B61A2D" w14:textId="15095EE9" w:rsidR="00AD3F7D" w:rsidRDefault="006454AA" w:rsidP="001A2420">
            <w:r>
              <w:t>$4.</w:t>
            </w:r>
            <w:r w:rsidR="001A2420">
              <w:t>35</w:t>
            </w:r>
          </w:p>
        </w:tc>
      </w:tr>
      <w:tr w:rsidR="00AD3F7D" w14:paraId="53DD820A" w14:textId="77777777" w:rsidTr="00AD3F7D">
        <w:tc>
          <w:tcPr>
            <w:tcW w:w="4094" w:type="dxa"/>
          </w:tcPr>
          <w:p w14:paraId="13C8C443" w14:textId="5FBCCA95" w:rsidR="00AD3F7D" w:rsidRDefault="00AD3F7D" w:rsidP="00AD3F7D">
            <w:r>
              <w:t>10 x MOSFETS</w:t>
            </w:r>
          </w:p>
        </w:tc>
        <w:tc>
          <w:tcPr>
            <w:tcW w:w="4094" w:type="dxa"/>
          </w:tcPr>
          <w:p w14:paraId="181E0CCB" w14:textId="013FD39B" w:rsidR="00AD3F7D" w:rsidRDefault="00AD3F7D" w:rsidP="00AD3F7D">
            <w:r>
              <w:t>$5.89</w:t>
            </w:r>
          </w:p>
        </w:tc>
      </w:tr>
      <w:tr w:rsidR="00AD3F7D" w14:paraId="69E0AE2A" w14:textId="77777777" w:rsidTr="00AD3F7D">
        <w:tc>
          <w:tcPr>
            <w:tcW w:w="4094" w:type="dxa"/>
          </w:tcPr>
          <w:p w14:paraId="73D29F9B" w14:textId="20672DF5" w:rsidR="00AD3F7D" w:rsidRDefault="00AD3F7D" w:rsidP="00AD3F7D">
            <w:r>
              <w:t>20 x M20 Nuts – Simulated Weights</w:t>
            </w:r>
            <w:r w:rsidR="008C377E">
              <w:t>(58g)</w:t>
            </w:r>
          </w:p>
        </w:tc>
        <w:tc>
          <w:tcPr>
            <w:tcW w:w="4094" w:type="dxa"/>
          </w:tcPr>
          <w:p w14:paraId="724205AD" w14:textId="26D2D4F0" w:rsidR="00AD3F7D" w:rsidRDefault="00AD3F7D" w:rsidP="00AD3F7D">
            <w:r>
              <w:t>$19.50</w:t>
            </w:r>
          </w:p>
        </w:tc>
      </w:tr>
      <w:tr w:rsidR="00AD3F7D" w14:paraId="18736ADE" w14:textId="77777777" w:rsidTr="00AD3F7D">
        <w:tc>
          <w:tcPr>
            <w:tcW w:w="4094" w:type="dxa"/>
          </w:tcPr>
          <w:p w14:paraId="6EE12AE4" w14:textId="63D66A0B" w:rsidR="00AD3F7D" w:rsidRDefault="00AD3F7D" w:rsidP="008C377E">
            <w:r>
              <w:t>M20 x 300</w:t>
            </w:r>
            <w:r w:rsidR="008C377E">
              <w:t>mm</w:t>
            </w:r>
            <w:r>
              <w:t xml:space="preserve"> Bolt – Simulated Weights</w:t>
            </w:r>
            <w:r w:rsidR="008C377E">
              <w:t>(691g)</w:t>
            </w:r>
          </w:p>
        </w:tc>
        <w:tc>
          <w:tcPr>
            <w:tcW w:w="4094" w:type="dxa"/>
          </w:tcPr>
          <w:p w14:paraId="4F3752E1" w14:textId="56F597F1" w:rsidR="00AD3F7D" w:rsidRDefault="00AD3F7D" w:rsidP="00AD3F7D">
            <w:r>
              <w:t>$13.90</w:t>
            </w:r>
          </w:p>
        </w:tc>
      </w:tr>
      <w:tr w:rsidR="00AD3F7D" w14:paraId="3B7DBE02" w14:textId="77777777" w:rsidTr="00AD3F7D">
        <w:tc>
          <w:tcPr>
            <w:tcW w:w="4094" w:type="dxa"/>
          </w:tcPr>
          <w:p w14:paraId="7BC58EDA" w14:textId="71A043CB" w:rsidR="00AD3F7D" w:rsidRDefault="00AD3F7D" w:rsidP="00AD3F7D">
            <w:r>
              <w:t>Breadboard</w:t>
            </w:r>
          </w:p>
        </w:tc>
        <w:tc>
          <w:tcPr>
            <w:tcW w:w="4094" w:type="dxa"/>
          </w:tcPr>
          <w:p w14:paraId="65063DCD" w14:textId="3BF2A915" w:rsidR="00AD3F7D" w:rsidRDefault="006454AA" w:rsidP="00AD3F7D">
            <w:r>
              <w:t>$1.02</w:t>
            </w:r>
          </w:p>
        </w:tc>
      </w:tr>
      <w:tr w:rsidR="00AD3F7D" w14:paraId="151286B4" w14:textId="77777777" w:rsidTr="00AD3F7D">
        <w:tc>
          <w:tcPr>
            <w:tcW w:w="4094" w:type="dxa"/>
          </w:tcPr>
          <w:p w14:paraId="53A3AB76" w14:textId="2C55C247" w:rsidR="00AD3F7D" w:rsidRDefault="00AD3F7D" w:rsidP="00AD3F7D">
            <w:r>
              <w:t>ATX power supply</w:t>
            </w:r>
          </w:p>
        </w:tc>
        <w:tc>
          <w:tcPr>
            <w:tcW w:w="4094" w:type="dxa"/>
          </w:tcPr>
          <w:p w14:paraId="48F5B44B" w14:textId="68B48E18" w:rsidR="00AD3F7D" w:rsidRDefault="00AD3F7D" w:rsidP="00AD3F7D">
            <w:r>
              <w:t>$0</w:t>
            </w:r>
          </w:p>
        </w:tc>
      </w:tr>
      <w:tr w:rsidR="00AD3F7D" w14:paraId="764C0C54" w14:textId="77777777" w:rsidTr="00AD3F7D">
        <w:tc>
          <w:tcPr>
            <w:tcW w:w="4094" w:type="dxa"/>
          </w:tcPr>
          <w:p w14:paraId="054EE475" w14:textId="261318EE" w:rsidR="00AD3F7D" w:rsidRDefault="00AD3F7D" w:rsidP="00AD3F7D">
            <w:r>
              <w:t>Steel Plates – Simulated surface</w:t>
            </w:r>
          </w:p>
        </w:tc>
        <w:tc>
          <w:tcPr>
            <w:tcW w:w="4094" w:type="dxa"/>
          </w:tcPr>
          <w:p w14:paraId="3E9F09E9" w14:textId="71BC11FF" w:rsidR="00AD3F7D" w:rsidRDefault="00AD3F7D" w:rsidP="00AD3F7D">
            <w:r>
              <w:t>$0</w:t>
            </w:r>
          </w:p>
        </w:tc>
      </w:tr>
      <w:tr w:rsidR="00AD3F7D" w14:paraId="662DBB3F" w14:textId="77777777" w:rsidTr="00AD3F7D">
        <w:tc>
          <w:tcPr>
            <w:tcW w:w="4094" w:type="dxa"/>
          </w:tcPr>
          <w:p w14:paraId="2B9A32BB" w14:textId="5B190213" w:rsidR="00AD3F7D" w:rsidRDefault="004A2356" w:rsidP="004A2356">
            <w:r>
              <w:t>9 x 8Gx25mm wood screws</w:t>
            </w:r>
          </w:p>
        </w:tc>
        <w:tc>
          <w:tcPr>
            <w:tcW w:w="4094" w:type="dxa"/>
          </w:tcPr>
          <w:p w14:paraId="5598E8F4" w14:textId="6BEF8B20" w:rsidR="00AD3F7D" w:rsidRDefault="004A2356" w:rsidP="00AD3F7D">
            <w:r>
              <w:t>$0</w:t>
            </w:r>
          </w:p>
        </w:tc>
      </w:tr>
      <w:tr w:rsidR="004A2356" w14:paraId="656BEF28" w14:textId="77777777" w:rsidTr="00AD3F7D">
        <w:tc>
          <w:tcPr>
            <w:tcW w:w="4094" w:type="dxa"/>
          </w:tcPr>
          <w:p w14:paraId="75F7E066" w14:textId="77777777" w:rsidR="004A2356" w:rsidRDefault="004A2356" w:rsidP="00AD3F7D"/>
        </w:tc>
        <w:tc>
          <w:tcPr>
            <w:tcW w:w="4094" w:type="dxa"/>
          </w:tcPr>
          <w:p w14:paraId="41689D6B" w14:textId="77777777" w:rsidR="004A2356" w:rsidRDefault="004A2356" w:rsidP="00AD3F7D"/>
        </w:tc>
      </w:tr>
      <w:tr w:rsidR="00AD3F7D" w14:paraId="0A2D0B2C" w14:textId="77777777" w:rsidTr="00AD3F7D">
        <w:tc>
          <w:tcPr>
            <w:tcW w:w="4094" w:type="dxa"/>
          </w:tcPr>
          <w:p w14:paraId="2A096276" w14:textId="4CD7878F" w:rsidR="00AD3F7D" w:rsidRDefault="006454AA" w:rsidP="00AD3F7D">
            <w:r>
              <w:t>Total</w:t>
            </w:r>
          </w:p>
        </w:tc>
        <w:tc>
          <w:tcPr>
            <w:tcW w:w="4094" w:type="dxa"/>
          </w:tcPr>
          <w:p w14:paraId="451322DB" w14:textId="704D22FC" w:rsidR="00AD3F7D" w:rsidRDefault="006454AA" w:rsidP="006454AA">
            <w:r>
              <w:fldChar w:fldCharType="begin"/>
            </w:r>
            <w:r>
              <w:instrText xml:space="preserve"> =SUM(ABOVE) </w:instrText>
            </w:r>
            <w:r>
              <w:fldChar w:fldCharType="end"/>
            </w:r>
            <w:r>
              <w:fldChar w:fldCharType="begin"/>
            </w:r>
            <w:r>
              <w:instrText xml:space="preserve"> =SUM(B2:B12) </w:instrText>
            </w:r>
            <w:r>
              <w:fldChar w:fldCharType="separate"/>
            </w:r>
            <w:r w:rsidR="001A2420">
              <w:rPr>
                <w:noProof/>
              </w:rPr>
              <w:t>$216.82</w:t>
            </w:r>
            <w:r>
              <w:fldChar w:fldCharType="end"/>
            </w:r>
          </w:p>
        </w:tc>
      </w:tr>
    </w:tbl>
    <w:p w14:paraId="52A2902C" w14:textId="3E8D3C6A" w:rsidR="00AD3F7D" w:rsidRPr="00AD3F7D" w:rsidRDefault="00AD3F7D" w:rsidP="00AD3F7D"/>
    <w:p w14:paraId="5A2F1C00" w14:textId="77777777" w:rsidR="00AD3F7D" w:rsidRPr="00AD3F7D" w:rsidRDefault="00AD3F7D" w:rsidP="00AD3F7D"/>
    <w:p w14:paraId="7FDC5804" w14:textId="77777777" w:rsidR="008661BE" w:rsidRDefault="008661BE" w:rsidP="0059709A">
      <w:pPr>
        <w:pStyle w:val="Heading1"/>
        <w:sectPr w:rsidR="008661BE" w:rsidSect="001F37AF">
          <w:pgSz w:w="11906" w:h="16838"/>
          <w:pgMar w:top="1440" w:right="1440" w:bottom="1440" w:left="2268" w:header="708" w:footer="708" w:gutter="0"/>
          <w:cols w:space="708"/>
          <w:docGrid w:linePitch="360"/>
        </w:sectPr>
      </w:pPr>
    </w:p>
    <w:p w14:paraId="5CF3DDA0" w14:textId="29804672" w:rsidR="00B8399A" w:rsidRDefault="0059709A" w:rsidP="00DE307C">
      <w:pPr>
        <w:pStyle w:val="Heading1"/>
      </w:pPr>
      <w:r>
        <w:lastRenderedPageBreak/>
        <w:t xml:space="preserve">5. </w:t>
      </w:r>
      <w:r w:rsidR="00B8399A">
        <w:t>Results</w:t>
      </w:r>
    </w:p>
    <w:p w14:paraId="1695FC76" w14:textId="61D31B47" w:rsidR="004A2948" w:rsidRPr="004A2948" w:rsidRDefault="008661BE" w:rsidP="00DE307C">
      <w:pPr>
        <w:pStyle w:val="Heading2"/>
      </w:pPr>
      <w:proofErr w:type="gramStart"/>
      <w:r>
        <w:t>5.1  Hardware</w:t>
      </w:r>
      <w:proofErr w:type="gramEnd"/>
      <w:r>
        <w:t xml:space="preserve"> simulation</w:t>
      </w:r>
      <w:r w:rsidR="00627099">
        <w:br/>
      </w:r>
    </w:p>
    <w:p w14:paraId="2B4BF36C" w14:textId="04C9D7E9" w:rsidR="008661BE" w:rsidRPr="008661BE" w:rsidRDefault="004A2948" w:rsidP="008661BE">
      <w:r>
        <w:rPr>
          <w:noProof/>
          <w:lang w:eastAsia="en-AU"/>
        </w:rPr>
        <w:drawing>
          <wp:inline distT="0" distB="0" distL="0" distR="0" wp14:anchorId="4E6CABEF" wp14:editId="6633B2CD">
            <wp:extent cx="4838700" cy="366773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43561" cy="3671420"/>
                    </a:xfrm>
                    <a:prstGeom prst="rect">
                      <a:avLst/>
                    </a:prstGeom>
                  </pic:spPr>
                </pic:pic>
              </a:graphicData>
            </a:graphic>
          </wp:inline>
        </w:drawing>
      </w:r>
    </w:p>
    <w:p w14:paraId="1B190E72" w14:textId="77777777" w:rsidR="008661BE" w:rsidRDefault="008661BE" w:rsidP="008661BE"/>
    <w:p w14:paraId="1302ED86" w14:textId="44DCF6FD" w:rsidR="004A2948" w:rsidRDefault="004A2948" w:rsidP="008661BE">
      <w:r>
        <w:rPr>
          <w:noProof/>
          <w:lang w:eastAsia="en-AU"/>
        </w:rPr>
        <w:drawing>
          <wp:inline distT="0" distB="0" distL="0" distR="0" wp14:anchorId="6BFC3035" wp14:editId="44D25B76">
            <wp:extent cx="4743450" cy="3619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43450" cy="3619500"/>
                    </a:xfrm>
                    <a:prstGeom prst="rect">
                      <a:avLst/>
                    </a:prstGeom>
                  </pic:spPr>
                </pic:pic>
              </a:graphicData>
            </a:graphic>
          </wp:inline>
        </w:drawing>
      </w:r>
    </w:p>
    <w:p w14:paraId="56894E0D" w14:textId="77777777" w:rsidR="00A40699" w:rsidRDefault="00A40699" w:rsidP="008661BE"/>
    <w:p w14:paraId="54D205F1" w14:textId="77777777" w:rsidR="00DC122A" w:rsidRDefault="00A40699" w:rsidP="00DC122A">
      <w:r>
        <w:t xml:space="preserve">The Ultrasonic transducer failed to couple under all circumstances, so there is no coupling or thickness error </w:t>
      </w:r>
      <w:r w:rsidR="00CE22F7">
        <w:t xml:space="preserve">data </w:t>
      </w:r>
      <w:r>
        <w:t>available.</w:t>
      </w:r>
    </w:p>
    <w:p w14:paraId="0EFC4137" w14:textId="77777777" w:rsidR="00DC122A" w:rsidRDefault="00DC122A" w:rsidP="00DC122A">
      <w:r w:rsidRPr="00DC122A">
        <w:rPr>
          <w:rStyle w:val="Heading2Char"/>
        </w:rPr>
        <w:t xml:space="preserve"> </w:t>
      </w:r>
      <w:proofErr w:type="gramStart"/>
      <w:r w:rsidR="00CE22F7" w:rsidRPr="00DC122A">
        <w:rPr>
          <w:rStyle w:val="Heading2Char"/>
        </w:rPr>
        <w:t>5.2  Software</w:t>
      </w:r>
      <w:proofErr w:type="gramEnd"/>
      <w:r w:rsidR="00CE22F7" w:rsidRPr="00DC122A">
        <w:rPr>
          <w:rStyle w:val="Heading2Char"/>
        </w:rPr>
        <w:t xml:space="preserve"> Simulation</w:t>
      </w:r>
      <w:r w:rsidRPr="00CE22F7">
        <w:drawing>
          <wp:inline distT="0" distB="0" distL="0" distR="0" wp14:anchorId="23157B11" wp14:editId="0A1F0DE6">
            <wp:extent cx="5162550" cy="2758682"/>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543" r="8036" b="3415"/>
                    <a:stretch/>
                  </pic:blipFill>
                  <pic:spPr bwMode="auto">
                    <a:xfrm>
                      <a:off x="0" y="0"/>
                      <a:ext cx="5169853" cy="2762584"/>
                    </a:xfrm>
                    <a:prstGeom prst="rect">
                      <a:avLst/>
                    </a:prstGeom>
                    <a:ln>
                      <a:noFill/>
                    </a:ln>
                    <a:extLst>
                      <a:ext uri="{53640926-AAD7-44D8-BBD7-CCE9431645EC}">
                        <a14:shadowObscured xmlns:a14="http://schemas.microsoft.com/office/drawing/2010/main"/>
                      </a:ext>
                    </a:extLst>
                  </pic:spPr>
                </pic:pic>
              </a:graphicData>
            </a:graphic>
          </wp:inline>
        </w:drawing>
      </w:r>
      <w:r w:rsidRPr="00890B5F">
        <w:drawing>
          <wp:inline distT="0" distB="0" distL="0" distR="0" wp14:anchorId="1B5671B4" wp14:editId="5E54BD29">
            <wp:extent cx="4987417" cy="255270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501" t="2742" r="7416" b="4021"/>
                    <a:stretch/>
                  </pic:blipFill>
                  <pic:spPr bwMode="auto">
                    <a:xfrm>
                      <a:off x="0" y="0"/>
                      <a:ext cx="5001106" cy="2559707"/>
                    </a:xfrm>
                    <a:prstGeom prst="rect">
                      <a:avLst/>
                    </a:prstGeom>
                    <a:ln>
                      <a:noFill/>
                    </a:ln>
                    <a:extLst>
                      <a:ext uri="{53640926-AAD7-44D8-BBD7-CCE9431645EC}">
                        <a14:shadowObscured xmlns:a14="http://schemas.microsoft.com/office/drawing/2010/main"/>
                      </a:ext>
                    </a:extLst>
                  </pic:spPr>
                </pic:pic>
              </a:graphicData>
            </a:graphic>
          </wp:inline>
        </w:drawing>
      </w:r>
      <w:r w:rsidR="00890B5F" w:rsidRPr="00890B5F">
        <w:rPr>
          <w:noProof/>
          <w:lang w:eastAsia="en-AU"/>
        </w:rPr>
        <w:t xml:space="preserve"> </w:t>
      </w:r>
    </w:p>
    <w:p w14:paraId="41E556A9" w14:textId="7E5E9499" w:rsidR="00890B5F" w:rsidRDefault="00890B5F" w:rsidP="00DC122A">
      <w:r w:rsidRPr="00890B5F">
        <w:lastRenderedPageBreak/>
        <w:drawing>
          <wp:inline distT="0" distB="0" distL="0" distR="0" wp14:anchorId="15994A91" wp14:editId="05580B2B">
            <wp:extent cx="5086271" cy="26479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8051" t="2743" r="7600" b="3239"/>
                    <a:stretch/>
                  </pic:blipFill>
                  <pic:spPr bwMode="auto">
                    <a:xfrm>
                      <a:off x="0" y="0"/>
                      <a:ext cx="5095033" cy="2652512"/>
                    </a:xfrm>
                    <a:prstGeom prst="rect">
                      <a:avLst/>
                    </a:prstGeom>
                    <a:ln>
                      <a:noFill/>
                    </a:ln>
                    <a:extLst>
                      <a:ext uri="{53640926-AAD7-44D8-BBD7-CCE9431645EC}">
                        <a14:shadowObscured xmlns:a14="http://schemas.microsoft.com/office/drawing/2010/main"/>
                      </a:ext>
                    </a:extLst>
                  </pic:spPr>
                </pic:pic>
              </a:graphicData>
            </a:graphic>
          </wp:inline>
        </w:drawing>
      </w:r>
    </w:p>
    <w:p w14:paraId="0DF0536C" w14:textId="77777777" w:rsidR="00861D46" w:rsidRDefault="00861D46" w:rsidP="00DC122A"/>
    <w:p w14:paraId="1DB12FB7" w14:textId="6C58F2CC" w:rsidR="00DC122A" w:rsidRDefault="00861D46" w:rsidP="00DC122A">
      <w:r w:rsidRPr="00861D46">
        <w:drawing>
          <wp:inline distT="0" distB="0" distL="0" distR="0" wp14:anchorId="2B6763F6" wp14:editId="1F69B644">
            <wp:extent cx="5016267" cy="2419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9331" t="3445" r="7965" b="2670"/>
                    <a:stretch/>
                  </pic:blipFill>
                  <pic:spPr bwMode="auto">
                    <a:xfrm>
                      <a:off x="0" y="0"/>
                      <a:ext cx="5020879" cy="2421575"/>
                    </a:xfrm>
                    <a:prstGeom prst="rect">
                      <a:avLst/>
                    </a:prstGeom>
                    <a:ln>
                      <a:noFill/>
                    </a:ln>
                    <a:extLst>
                      <a:ext uri="{53640926-AAD7-44D8-BBD7-CCE9431645EC}">
                        <a14:shadowObscured xmlns:a14="http://schemas.microsoft.com/office/drawing/2010/main"/>
                      </a:ext>
                    </a:extLst>
                  </pic:spPr>
                </pic:pic>
              </a:graphicData>
            </a:graphic>
          </wp:inline>
        </w:drawing>
      </w:r>
    </w:p>
    <w:p w14:paraId="35822459" w14:textId="77777777" w:rsidR="00861D46" w:rsidRDefault="00861D46" w:rsidP="00DC122A">
      <w:bookmarkStart w:id="20" w:name="_GoBack"/>
      <w:bookmarkEnd w:id="20"/>
    </w:p>
    <w:p w14:paraId="456B6256" w14:textId="44F3D08F" w:rsidR="00890B5F" w:rsidRDefault="00890B5F" w:rsidP="00890B5F">
      <w:pPr>
        <w:jc w:val="center"/>
      </w:pPr>
    </w:p>
    <w:p w14:paraId="079DA4F8" w14:textId="0460B10E" w:rsidR="00890B5F" w:rsidRDefault="00890B5F" w:rsidP="00CE22F7">
      <w:pPr>
        <w:jc w:val="center"/>
      </w:pPr>
    </w:p>
    <w:p w14:paraId="7ABDDE1B" w14:textId="02335DAF" w:rsidR="00A66477" w:rsidRDefault="00A66477" w:rsidP="00E84017">
      <w:pPr>
        <w:pStyle w:val="Heading2"/>
        <w:spacing w:line="360" w:lineRule="auto"/>
      </w:pPr>
      <w:proofErr w:type="gramStart"/>
      <w:r>
        <w:t>5.3  Regression</w:t>
      </w:r>
      <w:proofErr w:type="gramEnd"/>
    </w:p>
    <w:p w14:paraId="17B47E8A" w14:textId="676A4608" w:rsidR="00E84017" w:rsidRPr="00A66477" w:rsidRDefault="00A66477" w:rsidP="00A66477">
      <m:oMath>
        <m:r>
          <w:rPr>
            <w:rFonts w:ascii="Cambria Math" w:hAnsi="Cambria Math"/>
          </w:rPr>
          <m:t>Adhesion</m:t>
        </m:r>
        <m:d>
          <m:dPr>
            <m:ctrlPr>
              <w:rPr>
                <w:rFonts w:ascii="Cambria Math" w:hAnsi="Cambria Math"/>
                <w:i/>
              </w:rPr>
            </m:ctrlPr>
          </m:dPr>
          <m:e>
            <m:r>
              <w:rPr>
                <w:rFonts w:ascii="Cambria Math" w:hAnsi="Cambria Math"/>
              </w:rPr>
              <m:t>binary, 1.5mm steel</m:t>
            </m:r>
          </m:e>
        </m:d>
        <m:r>
          <w:rPr>
            <w:rFonts w:ascii="Cambria Math" w:hAnsi="Cambria Math"/>
          </w:rPr>
          <m:t>=</m:t>
        </m:r>
        <m:r>
          <w:rPr>
            <w:rFonts w:ascii="Cambria Math" w:hAnsi="Cambria Math"/>
          </w:rPr>
          <m:t>0.33641-0.00023</m:t>
        </m:r>
        <m:r>
          <w:rPr>
            <w:rFonts w:ascii="Cambria Math" w:hAnsi="Cambria Math"/>
          </w:rPr>
          <m:t>m</m:t>
        </m:r>
        <m:r>
          <w:rPr>
            <w:rFonts w:ascii="Cambria Math" w:hAnsi="Cambria Math"/>
          </w:rPr>
          <m:t xml:space="preserve"> </m:t>
        </m:r>
        <m:r>
          <w:rPr>
            <w:rFonts w:ascii="Cambria Math" w:hAnsi="Cambria Math"/>
          </w:rPr>
          <m:t>-0.0018</m:t>
        </m:r>
        <m:r>
          <w:rPr>
            <w:rFonts w:ascii="Cambria Math" w:hAnsi="Cambria Math"/>
          </w:rPr>
          <m:t>8</m:t>
        </m:r>
        <m:r>
          <w:rPr>
            <w:rFonts w:ascii="Cambria Math" w:hAnsi="Cambria Math"/>
          </w:rPr>
          <m:t>v</m:t>
        </m:r>
      </m:oMath>
      <w:r w:rsidR="00E84017">
        <w:t xml:space="preserve">     </w:t>
      </w:r>
      <w:r w:rsidR="00E84017">
        <w:tab/>
        <w:t>(5.3.1)</w:t>
      </w:r>
      <w:r w:rsidR="00E84017">
        <w:tab/>
      </w:r>
    </w:p>
    <w:p w14:paraId="6B96EBAE" w14:textId="730D914C" w:rsidR="00E84017" w:rsidRDefault="00A66477" w:rsidP="00A66477">
      <m:oMath>
        <m:r>
          <w:rPr>
            <w:rFonts w:ascii="Cambria Math" w:hAnsi="Cambria Math"/>
          </w:rPr>
          <m:t>Adhesion</m:t>
        </m:r>
        <m:d>
          <m:dPr>
            <m:ctrlPr>
              <w:rPr>
                <w:rFonts w:ascii="Cambria Math" w:hAnsi="Cambria Math"/>
                <w:i/>
              </w:rPr>
            </m:ctrlPr>
          </m:dPr>
          <m:e>
            <m:r>
              <w:rPr>
                <w:rFonts w:ascii="Cambria Math" w:hAnsi="Cambria Math"/>
              </w:rPr>
              <m:t>binary</m:t>
            </m:r>
            <m:r>
              <w:rPr>
                <w:rFonts w:ascii="Cambria Math" w:hAnsi="Cambria Math"/>
              </w:rPr>
              <m:t>, 1</m:t>
            </m:r>
            <m:r>
              <w:rPr>
                <w:rFonts w:ascii="Cambria Math" w:hAnsi="Cambria Math"/>
              </w:rPr>
              <m:t>5mm steel</m:t>
            </m:r>
          </m:e>
        </m:d>
        <m:r>
          <w:rPr>
            <w:rFonts w:ascii="Cambria Math" w:hAnsi="Cambria Math"/>
          </w:rPr>
          <m:t>=</m:t>
        </m:r>
        <m:r>
          <w:rPr>
            <w:rFonts w:ascii="Cambria Math" w:hAnsi="Cambria Math"/>
          </w:rPr>
          <m:t>1.8706</m:t>
        </m:r>
        <m:r>
          <w:rPr>
            <w:rFonts w:ascii="Cambria Math" w:hAnsi="Cambria Math"/>
          </w:rPr>
          <m:t>-0.0011</m:t>
        </m:r>
        <m:r>
          <w:rPr>
            <w:rFonts w:ascii="Cambria Math" w:hAnsi="Cambria Math"/>
          </w:rPr>
          <m:t>3</m:t>
        </m:r>
        <m:r>
          <w:rPr>
            <w:rFonts w:ascii="Cambria Math" w:hAnsi="Cambria Math"/>
          </w:rPr>
          <m:t>m</m:t>
        </m:r>
        <m:r>
          <w:rPr>
            <w:rFonts w:ascii="Cambria Math" w:hAnsi="Cambria Math"/>
          </w:rPr>
          <m:t xml:space="preserve"> </m:t>
        </m:r>
        <m:r>
          <w:rPr>
            <w:rFonts w:ascii="Cambria Math" w:hAnsi="Cambria Math"/>
          </w:rPr>
          <m:t>-0.00768</m:t>
        </m:r>
        <m:r>
          <w:rPr>
            <w:rFonts w:ascii="Cambria Math" w:hAnsi="Cambria Math"/>
          </w:rPr>
          <m:t>v</m:t>
        </m:r>
      </m:oMath>
      <w:r w:rsidR="00E84017">
        <w:t xml:space="preserve"> </w:t>
      </w:r>
      <w:r w:rsidR="00E84017">
        <w:tab/>
      </w:r>
      <w:r w:rsidR="00E84017">
        <w:tab/>
        <w:t>(5.3.2)</w:t>
      </w:r>
    </w:p>
    <w:p w14:paraId="24578752" w14:textId="6A8BFC21" w:rsidR="00E84017" w:rsidRPr="00E84017" w:rsidRDefault="00E84017" w:rsidP="00E84017">
      <m:oMath>
        <m:r>
          <w:rPr>
            <w:rFonts w:ascii="Cambria Math" w:hAnsi="Cambria Math"/>
          </w:rPr>
          <m:t>Adhesion</m:t>
        </m:r>
        <m:d>
          <m:dPr>
            <m:ctrlPr>
              <w:rPr>
                <w:rFonts w:ascii="Cambria Math" w:hAnsi="Cambria Math"/>
                <w:i/>
              </w:rPr>
            </m:ctrlPr>
          </m:dPr>
          <m:e>
            <m:r>
              <w:rPr>
                <w:rFonts w:ascii="Cambria Math" w:hAnsi="Cambria Math"/>
              </w:rPr>
              <m:t>binary</m:t>
            </m:r>
          </m:e>
        </m:d>
        <m:r>
          <w:rPr>
            <w:rFonts w:ascii="Cambria Math" w:hAnsi="Cambria Math"/>
          </w:rPr>
          <m:t>=</m:t>
        </m:r>
        <m:r>
          <w:rPr>
            <w:rFonts w:ascii="Cambria Math" w:hAnsi="Cambria Math"/>
          </w:rPr>
          <m:t>0.8037</m:t>
        </m:r>
        <m:r>
          <w:rPr>
            <w:rFonts w:ascii="Cambria Math" w:hAnsi="Cambria Math"/>
          </w:rPr>
          <m:t>6</m:t>
        </m:r>
        <m:r>
          <w:rPr>
            <w:rFonts w:ascii="Cambria Math" w:hAnsi="Cambria Math"/>
          </w:rPr>
          <m:t>-0.00067</m:t>
        </m:r>
        <m:r>
          <w:rPr>
            <w:rFonts w:ascii="Cambria Math" w:hAnsi="Cambria Math"/>
          </w:rPr>
          <m:t>m</m:t>
        </m:r>
        <m:r>
          <w:rPr>
            <w:rFonts w:ascii="Cambria Math" w:hAnsi="Cambria Math"/>
          </w:rPr>
          <m:t xml:space="preserve"> </m:t>
        </m:r>
        <m:r>
          <w:rPr>
            <w:rFonts w:ascii="Cambria Math" w:hAnsi="Cambria Math"/>
          </w:rPr>
          <m:t>-0.00482</m:t>
        </m:r>
        <m:r>
          <w:rPr>
            <w:rFonts w:ascii="Cambria Math" w:hAnsi="Cambria Math"/>
          </w:rPr>
          <m:t xml:space="preserve">v+ </m:t>
        </m:r>
        <m:r>
          <w:rPr>
            <w:rFonts w:ascii="Cambria Math" w:hAnsi="Cambria Math"/>
          </w:rPr>
          <m:t>0.0357</m:t>
        </m:r>
        <m:r>
          <w:rPr>
            <w:rFonts w:ascii="Cambria Math" w:hAnsi="Cambria Math"/>
          </w:rPr>
          <m:t xml:space="preserve">9p  </m:t>
        </m:r>
      </m:oMath>
      <w:r>
        <w:tab/>
      </w:r>
      <w:r w:rsidR="00890B5F">
        <w:t xml:space="preserve"> </w:t>
      </w:r>
      <w:r>
        <w:t>(5.3.3)</w:t>
      </w:r>
    </w:p>
    <w:p w14:paraId="41CB05A1" w14:textId="6C9D6848" w:rsidR="00E84017" w:rsidRPr="00A66477" w:rsidRDefault="00E84017" w:rsidP="00A66477">
      <w:pPr>
        <w:sectPr w:rsidR="00E84017" w:rsidRPr="00A66477" w:rsidSect="001F37AF">
          <w:pgSz w:w="11906" w:h="16838"/>
          <w:pgMar w:top="1440" w:right="1440" w:bottom="1440" w:left="2268" w:header="708" w:footer="708" w:gutter="0"/>
          <w:cols w:space="708"/>
          <w:docGrid w:linePitch="360"/>
        </w:sectPr>
      </w:pPr>
      <m:oMathPara>
        <m:oMath>
          <m:r>
            <w:rPr>
              <w:rFonts w:ascii="Cambria Math" w:hAnsi="Cambria Math"/>
            </w:rPr>
            <w:lastRenderedPageBreak/>
            <m:t xml:space="preserve">m=transducer assembly mass </m:t>
          </m:r>
          <m:d>
            <m:dPr>
              <m:ctrlPr>
                <w:rPr>
                  <w:rFonts w:ascii="Cambria Math" w:hAnsi="Cambria Math"/>
                  <w:i/>
                </w:rPr>
              </m:ctrlPr>
            </m:dPr>
            <m:e>
              <m:r>
                <w:rPr>
                  <w:rFonts w:ascii="Cambria Math" w:hAnsi="Cambria Math"/>
                </w:rPr>
                <m:t>g</m:t>
              </m:r>
            </m:e>
          </m:d>
          <m:r>
            <w:rPr>
              <w:rFonts w:ascii="Cambria Math" w:hAnsi="Cambria Math"/>
            </w:rPr>
            <w:br/>
          </m:r>
        </m:oMath>
        <m:oMath>
          <m:r>
            <w:rPr>
              <w:rFonts w:ascii="Cambria Math" w:hAnsi="Cambria Math"/>
            </w:rPr>
            <m:t>v=vibration motor combined duty cycle(%)</m:t>
          </m:r>
          <m:r>
            <w:rPr>
              <w:rFonts w:ascii="Cambria Math" w:hAnsi="Cambria Math"/>
            </w:rPr>
            <w:br/>
          </m:r>
        </m:oMath>
        <m:oMath>
          <m:r>
            <w:rPr>
              <w:rFonts w:ascii="Cambria Math" w:hAnsi="Cambria Math"/>
            </w:rPr>
            <m:t>p=plate thickness(mm)</m:t>
          </m:r>
        </m:oMath>
      </m:oMathPara>
    </w:p>
    <w:p w14:paraId="128A2B47" w14:textId="148F0C8C" w:rsidR="00B8399A" w:rsidRDefault="0059709A" w:rsidP="0059709A">
      <w:pPr>
        <w:pStyle w:val="Heading1"/>
      </w:pPr>
      <w:r>
        <w:lastRenderedPageBreak/>
        <w:t xml:space="preserve">6.  </w:t>
      </w:r>
      <w:r w:rsidR="00B8399A">
        <w:t>Discussion</w:t>
      </w:r>
    </w:p>
    <w:p w14:paraId="5BB58959" w14:textId="77777777" w:rsidR="00B8399A" w:rsidRPr="00B8399A" w:rsidRDefault="00B8399A" w:rsidP="00B8399A"/>
    <w:p w14:paraId="271541E6" w14:textId="77777777" w:rsidR="001F37AF" w:rsidRDefault="001F37AF" w:rsidP="0059709A">
      <w:pPr>
        <w:pStyle w:val="Heading1"/>
        <w:numPr>
          <w:ilvl w:val="0"/>
          <w:numId w:val="29"/>
        </w:numPr>
        <w:ind w:left="426" w:hanging="426"/>
        <w:sectPr w:rsidR="001F37AF" w:rsidSect="001F37AF">
          <w:pgSz w:w="11906" w:h="16838"/>
          <w:pgMar w:top="1440" w:right="1440" w:bottom="1440" w:left="2268" w:header="708" w:footer="708" w:gutter="0"/>
          <w:cols w:space="708"/>
          <w:docGrid w:linePitch="360"/>
        </w:sectPr>
      </w:pPr>
    </w:p>
    <w:p w14:paraId="3B08CAF9" w14:textId="220E8A7A" w:rsidR="00B8399A" w:rsidRPr="00B8399A" w:rsidRDefault="0059709A" w:rsidP="0059709A">
      <w:pPr>
        <w:pStyle w:val="Heading1"/>
      </w:pPr>
      <w:r>
        <w:lastRenderedPageBreak/>
        <w:t xml:space="preserve">7.  </w:t>
      </w:r>
      <w:r w:rsidR="008C0D85">
        <w:t>Conclusion</w:t>
      </w:r>
    </w:p>
    <w:p w14:paraId="16D3BC8A" w14:textId="77777777" w:rsidR="00B8399A" w:rsidRDefault="00B8399A" w:rsidP="00B8399A"/>
    <w:p w14:paraId="60BA6D77" w14:textId="77777777" w:rsidR="001F37AF" w:rsidRDefault="001F37AF" w:rsidP="0059709A">
      <w:pPr>
        <w:pStyle w:val="Heading1"/>
        <w:numPr>
          <w:ilvl w:val="0"/>
          <w:numId w:val="29"/>
        </w:numPr>
        <w:spacing w:line="360" w:lineRule="auto"/>
        <w:ind w:left="426" w:hanging="426"/>
        <w:jc w:val="both"/>
        <w:sectPr w:rsidR="001F37AF" w:rsidSect="001F37AF">
          <w:pgSz w:w="11906" w:h="16838"/>
          <w:pgMar w:top="1440" w:right="1440" w:bottom="1440" w:left="2268" w:header="708" w:footer="708" w:gutter="0"/>
          <w:cols w:space="708"/>
          <w:docGrid w:linePitch="360"/>
        </w:sectPr>
      </w:pPr>
      <w:bookmarkStart w:id="21" w:name="_Toc419110668"/>
    </w:p>
    <w:p w14:paraId="19C8DF52" w14:textId="7FB34E9C" w:rsidR="001F37AF" w:rsidRDefault="0059709A" w:rsidP="0059709A">
      <w:pPr>
        <w:pStyle w:val="Heading1"/>
      </w:pPr>
      <w:bookmarkStart w:id="22" w:name="_Toc419110671"/>
      <w:r>
        <w:lastRenderedPageBreak/>
        <w:t xml:space="preserve">8.  </w:t>
      </w:r>
      <w:r w:rsidR="001F37AF">
        <w:t>Reference List</w:t>
      </w:r>
      <w:bookmarkEnd w:id="22"/>
    </w:p>
    <w:p w14:paraId="4A2C0A28" w14:textId="77777777" w:rsidR="001F37AF" w:rsidRDefault="001F37AF" w:rsidP="001F37AF">
      <w:pPr>
        <w:ind w:left="720"/>
        <w:jc w:val="both"/>
      </w:pPr>
    </w:p>
    <w:p w14:paraId="3B295934" w14:textId="77777777" w:rsidR="00C47C46" w:rsidRPr="00C47C46" w:rsidRDefault="001F37AF" w:rsidP="00C47C46">
      <w:pPr>
        <w:pStyle w:val="EndNoteBibliography"/>
        <w:spacing w:after="0"/>
        <w:ind w:left="720" w:hanging="720"/>
      </w:pPr>
      <w:r>
        <w:fldChar w:fldCharType="begin"/>
      </w:r>
      <w:r>
        <w:instrText xml:space="preserve"> ADDIN EN.REFLIST </w:instrText>
      </w:r>
      <w:r>
        <w:fldChar w:fldCharType="separate"/>
      </w:r>
      <w:r w:rsidR="00C47C46" w:rsidRPr="00C47C46">
        <w:t>[1]</w:t>
      </w:r>
      <w:r w:rsidR="00C47C46" w:rsidRPr="00C47C46">
        <w:tab/>
        <w:t xml:space="preserve">T. Nelligan, "Ultrasonic NDT," </w:t>
      </w:r>
      <w:r w:rsidR="00C47C46" w:rsidRPr="00C47C46">
        <w:rPr>
          <w:i/>
        </w:rPr>
        <w:t xml:space="preserve">Quality, </w:t>
      </w:r>
      <w:r w:rsidR="00C47C46" w:rsidRPr="00C47C46">
        <w:t>vol. 30, p. 24, 1991.</w:t>
      </w:r>
    </w:p>
    <w:p w14:paraId="63296CBC" w14:textId="77777777" w:rsidR="00C47C46" w:rsidRPr="00C47C46" w:rsidRDefault="00C47C46" w:rsidP="00C47C46">
      <w:pPr>
        <w:pStyle w:val="EndNoteBibliography"/>
        <w:spacing w:after="0"/>
        <w:ind w:left="720" w:hanging="720"/>
      </w:pPr>
      <w:r w:rsidRPr="00C47C46">
        <w:t>[2]</w:t>
      </w:r>
      <w:r w:rsidRPr="00C47C46">
        <w:tab/>
        <w:t xml:space="preserve">J. R. Davis, </w:t>
      </w:r>
      <w:r w:rsidRPr="00C47C46">
        <w:rPr>
          <w:i/>
        </w:rPr>
        <w:t>Corrosion : Understanding the Basics</w:t>
      </w:r>
      <w:r w:rsidRPr="00C47C46">
        <w:t>. Materials Park, OH, USA: A S M International, 2000.</w:t>
      </w:r>
    </w:p>
    <w:p w14:paraId="21589600" w14:textId="77777777" w:rsidR="00C47C46" w:rsidRPr="00C47C46" w:rsidRDefault="00C47C46" w:rsidP="00C47C46">
      <w:pPr>
        <w:pStyle w:val="EndNoteBibliography"/>
        <w:spacing w:after="0"/>
        <w:ind w:left="720" w:hanging="720"/>
      </w:pPr>
      <w:r w:rsidRPr="00C47C46">
        <w:t>[3]</w:t>
      </w:r>
      <w:r w:rsidRPr="00C47C46">
        <w:tab/>
        <w:t xml:space="preserve">"Best Practice For The Procurement And Conduct Of Non-Destructive Testing," in </w:t>
      </w:r>
      <w:r w:rsidRPr="00C47C46">
        <w:rPr>
          <w:i/>
        </w:rPr>
        <w:t>Manual Ultrasonic Inspection</w:t>
      </w:r>
      <w:r w:rsidRPr="00C47C46">
        <w:t>, ed. United Kingdom: Health and Safety Executive - Gas And Process Safety Technology Division, 2000.</w:t>
      </w:r>
    </w:p>
    <w:p w14:paraId="519C9B5A" w14:textId="77777777" w:rsidR="00C47C46" w:rsidRPr="00C47C46" w:rsidRDefault="00C47C46" w:rsidP="00C47C46">
      <w:pPr>
        <w:pStyle w:val="EndNoteBibliography"/>
        <w:spacing w:after="0"/>
        <w:ind w:left="720" w:hanging="720"/>
      </w:pPr>
      <w:r w:rsidRPr="00C47C46">
        <w:t>[4]</w:t>
      </w:r>
      <w:r w:rsidRPr="00C47C46">
        <w:tab/>
        <w:t xml:space="preserve">J. Cullerne, "Ultrasonic Imaging," in </w:t>
      </w:r>
      <w:r w:rsidRPr="00C47C46">
        <w:rPr>
          <w:i/>
        </w:rPr>
        <w:t>The Penguin dictionary of physics</w:t>
      </w:r>
      <w:r w:rsidRPr="00C47C46">
        <w:t>, ed London, United Kingdom: Penguin, 2009.</w:t>
      </w:r>
    </w:p>
    <w:p w14:paraId="23DF8083" w14:textId="77777777" w:rsidR="00C47C46" w:rsidRPr="00C47C46" w:rsidRDefault="00C47C46" w:rsidP="00C47C46">
      <w:pPr>
        <w:pStyle w:val="EndNoteBibliography"/>
        <w:spacing w:after="0"/>
        <w:ind w:left="720" w:hanging="720"/>
      </w:pPr>
      <w:r w:rsidRPr="00C47C46">
        <w:t>[5]</w:t>
      </w:r>
      <w:r w:rsidRPr="00C47C46">
        <w:tab/>
        <w:t xml:space="preserve">J. P. Woodcock and A. Hospital Physicists, </w:t>
      </w:r>
      <w:r w:rsidRPr="00C47C46">
        <w:rPr>
          <w:i/>
        </w:rPr>
        <w:t>Ultrasonics</w:t>
      </w:r>
      <w:r w:rsidRPr="00C47C46">
        <w:t xml:space="preserve"> vol. 1. Bristol: Hilger [for] the Hospital Physicists' Association, 1979.</w:t>
      </w:r>
    </w:p>
    <w:p w14:paraId="47C2C960" w14:textId="5ABBA6C7" w:rsidR="00C47C46" w:rsidRPr="00C47C46" w:rsidRDefault="00C47C46" w:rsidP="00C47C46">
      <w:pPr>
        <w:pStyle w:val="EndNoteBibliography"/>
        <w:spacing w:after="0"/>
        <w:ind w:left="720" w:hanging="720"/>
      </w:pPr>
      <w:r w:rsidRPr="00C47C46">
        <w:t>[6]</w:t>
      </w:r>
      <w:r w:rsidRPr="00C47C46">
        <w:tab/>
        <w:t xml:space="preserve">T. Nelligan. (24/4/2015). </w:t>
      </w:r>
      <w:r w:rsidRPr="00C47C46">
        <w:rPr>
          <w:i/>
        </w:rPr>
        <w:t>An Introduction to Ultrasonic Flaw Detection</w:t>
      </w:r>
      <w:r w:rsidRPr="00C47C46">
        <w:t xml:space="preserve">. Available: </w:t>
      </w:r>
      <w:hyperlink r:id="rId26" w:history="1">
        <w:r w:rsidRPr="00C47C46">
          <w:rPr>
            <w:rStyle w:val="Hyperlink"/>
          </w:rPr>
          <w:t>http://www.olympus-ims.com/en/applications-and-solutions/introductory-ultrasonics/introduction-flaw-detection/</w:t>
        </w:r>
      </w:hyperlink>
    </w:p>
    <w:p w14:paraId="1C3E5BAC" w14:textId="77FFA8D9" w:rsidR="00C47C46" w:rsidRPr="00C47C46" w:rsidRDefault="00C47C46" w:rsidP="00C47C46">
      <w:pPr>
        <w:pStyle w:val="EndNoteBibliography"/>
        <w:spacing w:after="0"/>
        <w:ind w:left="720" w:hanging="720"/>
      </w:pPr>
      <w:r w:rsidRPr="00C47C46">
        <w:t>[7]</w:t>
      </w:r>
      <w:r w:rsidRPr="00C47C46">
        <w:tab/>
        <w:t xml:space="preserve">(2015, 24/4/2015). </w:t>
      </w:r>
      <w:r w:rsidRPr="00C47C46">
        <w:rPr>
          <w:i/>
        </w:rPr>
        <w:t>Combined Image Formats</w:t>
      </w:r>
      <w:r w:rsidRPr="00C47C46">
        <w:t xml:space="preserve">. Available: </w:t>
      </w:r>
      <w:hyperlink r:id="rId27" w:history="1">
        <w:r w:rsidRPr="00C47C46">
          <w:rPr>
            <w:rStyle w:val="Hyperlink"/>
          </w:rPr>
          <w:t>http://www.olympus-ims.com/en/ndt-tutorials/instrumententation/combined/</w:t>
        </w:r>
      </w:hyperlink>
    </w:p>
    <w:p w14:paraId="4FCB38A0" w14:textId="77777777" w:rsidR="00C47C46" w:rsidRPr="00C47C46" w:rsidRDefault="00C47C46" w:rsidP="00C47C46">
      <w:pPr>
        <w:pStyle w:val="EndNoteBibliography"/>
        <w:spacing w:after="0"/>
        <w:ind w:left="720" w:hanging="720"/>
      </w:pPr>
      <w:r w:rsidRPr="00C47C46">
        <w:t>[8]</w:t>
      </w:r>
      <w:r w:rsidRPr="00C47C46">
        <w:tab/>
        <w:t>"Scorpion remote access tank shell inspection | Ultrasonic Crawler," ed. Online: Silverwing NDT, 2015.</w:t>
      </w:r>
    </w:p>
    <w:p w14:paraId="6492227F" w14:textId="77777777" w:rsidR="00C47C46" w:rsidRPr="00C47C46" w:rsidRDefault="00C47C46" w:rsidP="00C47C46">
      <w:pPr>
        <w:pStyle w:val="EndNoteBibliography"/>
        <w:spacing w:after="0"/>
        <w:ind w:left="720" w:hanging="720"/>
      </w:pPr>
      <w:r w:rsidRPr="00C47C46">
        <w:t>[9]</w:t>
      </w:r>
      <w:r w:rsidRPr="00C47C46">
        <w:tab/>
        <w:t xml:space="preserve">L. Hyon, P. Jaemann, L. Daewon, and H. J. Kim, "Build Your Own Quadrotor: Open-Source Projects on Unmanned Aerial Vehicles," </w:t>
      </w:r>
      <w:r w:rsidRPr="00C47C46">
        <w:rPr>
          <w:i/>
        </w:rPr>
        <w:t xml:space="preserve">Robotics &amp; Automation Magazine, IEEE, </w:t>
      </w:r>
      <w:r w:rsidRPr="00C47C46">
        <w:t>vol. 19, pp. 33-45, 2012.</w:t>
      </w:r>
    </w:p>
    <w:p w14:paraId="16D4E122" w14:textId="77777777" w:rsidR="00C47C46" w:rsidRPr="00C47C46" w:rsidRDefault="00C47C46" w:rsidP="00C47C46">
      <w:pPr>
        <w:pStyle w:val="EndNoteBibliography"/>
        <w:spacing w:after="0"/>
        <w:ind w:left="720" w:hanging="720"/>
      </w:pPr>
      <w:r w:rsidRPr="00C47C46">
        <w:t>[10]</w:t>
      </w:r>
      <w:r w:rsidRPr="00C47C46">
        <w:tab/>
        <w:t xml:space="preserve">T. Luukkonen, "Modelling and control of quadcopter," </w:t>
      </w:r>
      <w:r w:rsidRPr="00C47C46">
        <w:rPr>
          <w:i/>
        </w:rPr>
        <w:t xml:space="preserve">Independent research project in applied mathematics, Espoo, </w:t>
      </w:r>
      <w:r w:rsidRPr="00C47C46">
        <w:t>2011.</w:t>
      </w:r>
    </w:p>
    <w:p w14:paraId="0C1AF247" w14:textId="77777777" w:rsidR="00C47C46" w:rsidRPr="00C47C46" w:rsidRDefault="00C47C46" w:rsidP="00C47C46">
      <w:pPr>
        <w:pStyle w:val="EndNoteBibliography"/>
        <w:spacing w:after="0"/>
        <w:ind w:left="720" w:hanging="720"/>
      </w:pPr>
      <w:r w:rsidRPr="00C47C46">
        <w:t>[11]</w:t>
      </w:r>
      <w:r w:rsidRPr="00C47C46">
        <w:tab/>
        <w:t>S. Tadakamadla and B. Oelmann, "Indoor local positioning system for ZigBee, based on RSSI," 2006.</w:t>
      </w:r>
    </w:p>
    <w:p w14:paraId="668BE6FB" w14:textId="77777777" w:rsidR="00C47C46" w:rsidRPr="00C47C46" w:rsidRDefault="00C47C46" w:rsidP="00C47C46">
      <w:pPr>
        <w:pStyle w:val="EndNoteBibliography"/>
        <w:spacing w:after="0"/>
        <w:ind w:left="720" w:hanging="720"/>
      </w:pPr>
      <w:r w:rsidRPr="00C47C46">
        <w:t>[12]</w:t>
      </w:r>
      <w:r w:rsidRPr="00C47C46">
        <w:tab/>
        <w:t>N. B. Priyantha, "The cricket indoor location system," Massachusetts Institute of Technology, 2005.</w:t>
      </w:r>
    </w:p>
    <w:p w14:paraId="3FC87A80" w14:textId="77777777" w:rsidR="00C47C46" w:rsidRPr="00C47C46" w:rsidRDefault="00C47C46" w:rsidP="00C47C46">
      <w:pPr>
        <w:pStyle w:val="EndNoteBibliography"/>
        <w:spacing w:after="0"/>
        <w:ind w:left="720" w:hanging="720"/>
      </w:pPr>
      <w:r w:rsidRPr="00C47C46">
        <w:t>[13]</w:t>
      </w:r>
      <w:r w:rsidRPr="00C47C46">
        <w:tab/>
        <w:t xml:space="preserve">S. Weiss, D. Scaramuzza, and R. Siegwart, "Monocular‐SLAM–based navigation for autonomous micro helicopters in GPS‐denied environments," </w:t>
      </w:r>
      <w:r w:rsidRPr="00C47C46">
        <w:rPr>
          <w:i/>
        </w:rPr>
        <w:t xml:space="preserve">Journal of Field Robotics, </w:t>
      </w:r>
      <w:r w:rsidRPr="00C47C46">
        <w:t>vol. 28, pp. 854-874, 2011.</w:t>
      </w:r>
    </w:p>
    <w:p w14:paraId="5180C322" w14:textId="77777777" w:rsidR="00C47C46" w:rsidRPr="00C47C46" w:rsidRDefault="00C47C46" w:rsidP="00C47C46">
      <w:pPr>
        <w:pStyle w:val="EndNoteBibliography"/>
        <w:spacing w:after="0"/>
        <w:ind w:left="720" w:hanging="720"/>
      </w:pPr>
      <w:r w:rsidRPr="00C47C46">
        <w:t>[14]</w:t>
      </w:r>
      <w:r w:rsidRPr="00C47C46">
        <w:tab/>
        <w:t xml:space="preserve">M. Achtelik, A. Bachrach, R. He, S. Prentice, and N. Roy, "Stereo vision and laser odometry for autonomous helicopters in GPS-denied indoor environments," in </w:t>
      </w:r>
      <w:r w:rsidRPr="00C47C46">
        <w:rPr>
          <w:i/>
        </w:rPr>
        <w:t>SPIE Defense, Security, and Sensing</w:t>
      </w:r>
      <w:r w:rsidRPr="00C47C46">
        <w:t>, 2009, pp. 733219-733219-10.</w:t>
      </w:r>
    </w:p>
    <w:p w14:paraId="5938E35D" w14:textId="77777777" w:rsidR="00C47C46" w:rsidRPr="00C47C46" w:rsidRDefault="00C47C46" w:rsidP="00C47C46">
      <w:pPr>
        <w:pStyle w:val="EndNoteBibliography"/>
        <w:spacing w:after="0"/>
        <w:ind w:left="720" w:hanging="720"/>
      </w:pPr>
      <w:r w:rsidRPr="00C47C46">
        <w:t>[15]</w:t>
      </w:r>
      <w:r w:rsidRPr="00C47C46">
        <w:tab/>
        <w:t xml:space="preserve">L. Ojeda and J. Borenstein, "Personal dead-reckoning system for GPS-denied environments," in </w:t>
      </w:r>
      <w:r w:rsidRPr="00C47C46">
        <w:rPr>
          <w:i/>
        </w:rPr>
        <w:t>Safety, Security and Rescue Robotics, 2007. SSRR 2007. IEEE International Workshop on</w:t>
      </w:r>
      <w:r w:rsidRPr="00C47C46">
        <w:t>, 2007, pp. 1-6.</w:t>
      </w:r>
    </w:p>
    <w:p w14:paraId="5A52B0A3" w14:textId="77777777" w:rsidR="00C47C46" w:rsidRPr="00C47C46" w:rsidRDefault="00C47C46" w:rsidP="00C47C46">
      <w:pPr>
        <w:pStyle w:val="EndNoteBibliography"/>
        <w:spacing w:after="0"/>
        <w:ind w:left="720" w:hanging="720"/>
      </w:pPr>
      <w:r w:rsidRPr="00C47C46">
        <w:t>[16]</w:t>
      </w:r>
      <w:r w:rsidRPr="00C47C46">
        <w:tab/>
      </w:r>
      <w:r w:rsidRPr="00C47C46">
        <w:rPr>
          <w:i/>
        </w:rPr>
        <w:t xml:space="preserve">Model aircraft and RPA, </w:t>
      </w:r>
      <w:r w:rsidRPr="00C47C46">
        <w:t>C. A. S. Authority, 2014.</w:t>
      </w:r>
    </w:p>
    <w:p w14:paraId="26A11CD0" w14:textId="77777777" w:rsidR="00C47C46" w:rsidRPr="00C47C46" w:rsidRDefault="00C47C46" w:rsidP="00C47C46">
      <w:pPr>
        <w:pStyle w:val="EndNoteBibliography"/>
        <w:spacing w:after="0"/>
        <w:ind w:left="720" w:hanging="720"/>
      </w:pPr>
      <w:r w:rsidRPr="00C47C46">
        <w:t>[17]</w:t>
      </w:r>
      <w:r w:rsidRPr="00C47C46">
        <w:tab/>
        <w:t xml:space="preserve">J. S. Cavote, "Drones Promise Faster, Easier Inspection of Boilers, Stacks, Towers, and More - POWER Magazine," in </w:t>
      </w:r>
      <w:r w:rsidRPr="00C47C46">
        <w:rPr>
          <w:i/>
        </w:rPr>
        <w:t>PowerMag</w:t>
      </w:r>
      <w:r w:rsidRPr="00C47C46">
        <w:t>, ed. Online: PowerMag, 2014.</w:t>
      </w:r>
    </w:p>
    <w:p w14:paraId="6185B461" w14:textId="77777777" w:rsidR="00C47C46" w:rsidRPr="00C47C46" w:rsidRDefault="00C47C46" w:rsidP="00C47C46">
      <w:pPr>
        <w:pStyle w:val="EndNoteBibliography"/>
        <w:spacing w:after="0"/>
        <w:ind w:left="720" w:hanging="720"/>
      </w:pPr>
      <w:r w:rsidRPr="00C47C46">
        <w:t>[18]</w:t>
      </w:r>
      <w:r w:rsidRPr="00C47C46">
        <w:tab/>
        <w:t>E. W. Hawkes, D. L. Christensen, E. V. Eason, M. A. Estrada, M. Heverly, E. Hilgemann</w:t>
      </w:r>
      <w:r w:rsidRPr="00C47C46">
        <w:rPr>
          <w:i/>
        </w:rPr>
        <w:t>, et al.</w:t>
      </w:r>
      <w:r w:rsidRPr="00C47C46">
        <w:t xml:space="preserve">, "Dynamic surface grasping with directional adhesion," in </w:t>
      </w:r>
      <w:r w:rsidRPr="00C47C46">
        <w:rPr>
          <w:i/>
        </w:rPr>
        <w:t>Intelligent Robots and Systems (IROS), 2013 IEEE/RSJ International Conference on</w:t>
      </w:r>
      <w:r w:rsidRPr="00C47C46">
        <w:t>, 2013, pp. 5487-5493.</w:t>
      </w:r>
    </w:p>
    <w:p w14:paraId="0D03AFC1" w14:textId="77777777" w:rsidR="00C47C46" w:rsidRPr="00C47C46" w:rsidRDefault="00C47C46" w:rsidP="00C47C46">
      <w:pPr>
        <w:pStyle w:val="EndNoteBibliography"/>
        <w:spacing w:after="0"/>
        <w:ind w:left="720" w:hanging="720"/>
      </w:pPr>
      <w:r w:rsidRPr="00C47C46">
        <w:t>[19]</w:t>
      </w:r>
      <w:r w:rsidRPr="00C47C46">
        <w:tab/>
        <w:t xml:space="preserve">J. Craighead, R. Murphy, J. Burke, and B. Goldiez, "A survey of commercial &amp; open source unmanned vehicle simulators," in </w:t>
      </w:r>
      <w:r w:rsidRPr="00C47C46">
        <w:rPr>
          <w:i/>
        </w:rPr>
        <w:t>Robotics and Automation, 2007 IEEE International Conference on</w:t>
      </w:r>
      <w:r w:rsidRPr="00C47C46">
        <w:t>, 2007, pp. 852-857.</w:t>
      </w:r>
    </w:p>
    <w:p w14:paraId="37B7D42D" w14:textId="77777777" w:rsidR="00C47C46" w:rsidRPr="00C47C46" w:rsidRDefault="00C47C46" w:rsidP="00C47C46">
      <w:pPr>
        <w:pStyle w:val="EndNoteBibliography"/>
        <w:spacing w:after="0"/>
        <w:ind w:left="720" w:hanging="720"/>
      </w:pPr>
      <w:r w:rsidRPr="00C47C46">
        <w:t>[20]</w:t>
      </w:r>
      <w:r w:rsidRPr="00C47C46">
        <w:tab/>
        <w:t xml:space="preserve">S. R. B. dos Santos, S. N. G. Junior, C. L. N. Júnior, A. Bittar, and N. M. F. de Oliveira, "Modeling of a hardware-in-the-loop simulator for Uav autopilot controllers," in </w:t>
      </w:r>
      <w:r w:rsidRPr="00C47C46">
        <w:rPr>
          <w:i/>
        </w:rPr>
        <w:t>Proceedings of the 21st Brazilian Congress of Mechanical Engineering</w:t>
      </w:r>
      <w:r w:rsidRPr="00C47C46">
        <w:t>, 2011.</w:t>
      </w:r>
    </w:p>
    <w:p w14:paraId="78BEDB98" w14:textId="77777777" w:rsidR="00C47C46" w:rsidRPr="00C47C46" w:rsidRDefault="00C47C46" w:rsidP="00C47C46">
      <w:pPr>
        <w:pStyle w:val="EndNoteBibliography"/>
        <w:spacing w:after="0"/>
        <w:ind w:left="720" w:hanging="720"/>
      </w:pPr>
      <w:r w:rsidRPr="00C47C46">
        <w:t>[21]</w:t>
      </w:r>
      <w:r w:rsidRPr="00C47C46">
        <w:tab/>
        <w:t>A. Gibiansky, "Title," unpublished|.</w:t>
      </w:r>
    </w:p>
    <w:p w14:paraId="004F9AD3" w14:textId="1CDAACD4" w:rsidR="00C47C46" w:rsidRPr="00C47C46" w:rsidRDefault="00C47C46" w:rsidP="00C47C46">
      <w:pPr>
        <w:pStyle w:val="EndNoteBibliography"/>
        <w:spacing w:after="0"/>
        <w:ind w:left="720" w:hanging="720"/>
      </w:pPr>
      <w:r w:rsidRPr="00C47C46">
        <w:t>[22]</w:t>
      </w:r>
      <w:r w:rsidRPr="00C47C46">
        <w:tab/>
        <w:t xml:space="preserve">K. Dang. (2014). </w:t>
      </w:r>
      <w:r w:rsidRPr="00C47C46">
        <w:rPr>
          <w:i/>
        </w:rPr>
        <w:t>Simulate Quadrotor in Simulink with SimMechanics</w:t>
      </w:r>
      <w:r w:rsidRPr="00C47C46">
        <w:t xml:space="preserve">. Available: </w:t>
      </w:r>
      <w:hyperlink r:id="rId28" w:history="1">
        <w:r w:rsidRPr="00C47C46">
          <w:rPr>
            <w:rStyle w:val="Hyperlink"/>
          </w:rPr>
          <w:t>http://au.mathworks.com/matlabcentral/fileexchange/48052-simulate-quadrotor-in-simulink-with-simmechanics</w:t>
        </w:r>
      </w:hyperlink>
    </w:p>
    <w:p w14:paraId="793E6400" w14:textId="77777777" w:rsidR="00C47C46" w:rsidRPr="00C47C46" w:rsidRDefault="00C47C46" w:rsidP="00C47C46">
      <w:pPr>
        <w:pStyle w:val="EndNoteBibliography"/>
        <w:spacing w:after="0"/>
        <w:ind w:left="720" w:hanging="720"/>
      </w:pPr>
      <w:r w:rsidRPr="00C47C46">
        <w:lastRenderedPageBreak/>
        <w:t>[23]</w:t>
      </w:r>
      <w:r w:rsidRPr="00C47C46">
        <w:tab/>
        <w:t xml:space="preserve">R. A. Serway, </w:t>
      </w:r>
      <w:r w:rsidRPr="00C47C46">
        <w:rPr>
          <w:i/>
        </w:rPr>
        <w:t>Physics for Scientists and Engineers</w:t>
      </w:r>
      <w:r w:rsidRPr="00C47C46">
        <w:t>, 2nd ed.: Saunders College Publishing, 1986.</w:t>
      </w:r>
    </w:p>
    <w:p w14:paraId="12807E6B" w14:textId="77777777" w:rsidR="00C47C46" w:rsidRPr="00C47C46" w:rsidRDefault="00C47C46" w:rsidP="00C47C46">
      <w:pPr>
        <w:pStyle w:val="EndNoteBibliography"/>
        <w:spacing w:after="0"/>
        <w:ind w:left="720" w:hanging="720"/>
      </w:pPr>
      <w:r w:rsidRPr="00C47C46">
        <w:t>[24]</w:t>
      </w:r>
      <w:r w:rsidRPr="00C47C46">
        <w:tab/>
        <w:t xml:space="preserve">J. H. Aldrich and F. D. Nelson, </w:t>
      </w:r>
      <w:r w:rsidRPr="00C47C46">
        <w:rPr>
          <w:i/>
        </w:rPr>
        <w:t>Linear probability, logit, and probit models</w:t>
      </w:r>
      <w:r w:rsidRPr="00C47C46">
        <w:t xml:space="preserve"> vol. 45: Sage, 1984.</w:t>
      </w:r>
    </w:p>
    <w:p w14:paraId="2243B500" w14:textId="77777777" w:rsidR="00C47C46" w:rsidRPr="00C47C46" w:rsidRDefault="00C47C46" w:rsidP="00C47C46">
      <w:pPr>
        <w:pStyle w:val="EndNoteBibliography"/>
        <w:ind w:left="720" w:hanging="720"/>
      </w:pPr>
      <w:r w:rsidRPr="00C47C46">
        <w:t>[25]</w:t>
      </w:r>
      <w:r w:rsidRPr="00C47C46">
        <w:tab/>
        <w:t xml:space="preserve">S. H. Brown, "Multiple linear regression analysis: a matrix approach with matlab," </w:t>
      </w:r>
      <w:r w:rsidRPr="00C47C46">
        <w:rPr>
          <w:i/>
        </w:rPr>
        <w:t xml:space="preserve">Alabama Journal of Mathematics, </w:t>
      </w:r>
      <w:r w:rsidRPr="00C47C46">
        <w:t>vol. 34, pp. 1-3, 2009.</w:t>
      </w:r>
    </w:p>
    <w:p w14:paraId="46BC26FB" w14:textId="667E9C6B" w:rsidR="001F37AF" w:rsidRPr="00335933" w:rsidRDefault="001F37AF" w:rsidP="001F37AF">
      <w:pPr>
        <w:ind w:left="720"/>
        <w:jc w:val="both"/>
      </w:pPr>
      <w:r>
        <w:fldChar w:fldCharType="end"/>
      </w:r>
    </w:p>
    <w:p w14:paraId="7FAD09E4" w14:textId="77777777" w:rsidR="00C71CCD" w:rsidRDefault="00C71CCD" w:rsidP="0059709A">
      <w:pPr>
        <w:pStyle w:val="Heading1"/>
        <w:numPr>
          <w:ilvl w:val="0"/>
          <w:numId w:val="29"/>
        </w:numPr>
        <w:spacing w:line="360" w:lineRule="auto"/>
        <w:ind w:left="426" w:hanging="426"/>
        <w:jc w:val="both"/>
        <w:sectPr w:rsidR="00C71CCD" w:rsidSect="001F37AF">
          <w:pgSz w:w="11906" w:h="16838"/>
          <w:pgMar w:top="1440" w:right="1440" w:bottom="1440" w:left="2268" w:header="708" w:footer="708" w:gutter="0"/>
          <w:cols w:space="708"/>
          <w:docGrid w:linePitch="360"/>
        </w:sectPr>
      </w:pPr>
    </w:p>
    <w:p w14:paraId="596DC04A" w14:textId="548C4199" w:rsidR="002F7053" w:rsidRDefault="0059709A" w:rsidP="0059709A">
      <w:pPr>
        <w:pStyle w:val="Heading1"/>
        <w:spacing w:line="360" w:lineRule="auto"/>
        <w:jc w:val="both"/>
      </w:pPr>
      <w:r>
        <w:lastRenderedPageBreak/>
        <w:t xml:space="preserve">9.  </w:t>
      </w:r>
      <w:r w:rsidR="00D06425">
        <w:t>Appendices</w:t>
      </w:r>
      <w:bookmarkEnd w:id="21"/>
    </w:p>
    <w:p w14:paraId="32435266" w14:textId="3668D058" w:rsidR="00D06425" w:rsidRDefault="008C0D85" w:rsidP="00196C62">
      <w:pPr>
        <w:pStyle w:val="Heading2"/>
        <w:ind w:left="720"/>
      </w:pPr>
      <w:bookmarkStart w:id="23" w:name="_Toc419110669"/>
      <w:r>
        <w:t>9</w:t>
      </w:r>
      <w:r w:rsidR="002861DF">
        <w:t xml:space="preserve">.1 </w:t>
      </w:r>
      <w:r w:rsidR="00D06425">
        <w:t>Risk Assessment</w:t>
      </w:r>
      <w:bookmarkEnd w:id="23"/>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2"/>
        <w:gridCol w:w="221"/>
        <w:gridCol w:w="2000"/>
        <w:gridCol w:w="358"/>
        <w:gridCol w:w="764"/>
        <w:gridCol w:w="1157"/>
        <w:gridCol w:w="839"/>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17922531" w:rsidR="00196C62" w:rsidRPr="003647CC" w:rsidRDefault="00C71CCD" w:rsidP="00196C62">
            <w:pPr>
              <w:rPr>
                <w:sz w:val="20"/>
              </w:rPr>
            </w:pPr>
            <w:r>
              <w:rPr>
                <w:sz w:val="20"/>
              </w:rPr>
              <w:t>No</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rPr>
            </w:pPr>
          </w:p>
        </w:tc>
        <w:tc>
          <w:tcPr>
            <w:tcW w:w="1066" w:type="dxa"/>
            <w:shd w:val="clear" w:color="auto" w:fill="ACB9CA" w:themeFill="text2" w:themeFillTint="66"/>
          </w:tcPr>
          <w:p w14:paraId="0EADC985" w14:textId="77777777" w:rsidR="00196C62" w:rsidRPr="00D712E7" w:rsidRDefault="00196C62" w:rsidP="00196C62">
            <w:pPr>
              <w:rPr>
                <w:rFonts w:eastAsia="Calibri"/>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209D21"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855854"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rPr>
            </w:pPr>
          </w:p>
        </w:tc>
        <w:tc>
          <w:tcPr>
            <w:tcW w:w="1066" w:type="dxa"/>
            <w:shd w:val="clear" w:color="auto" w:fill="ACB9CA" w:themeFill="text2" w:themeFillTint="66"/>
          </w:tcPr>
          <w:p w14:paraId="016708AB" w14:textId="77777777" w:rsidR="00196C62" w:rsidRPr="00D712E7" w:rsidRDefault="00196C62" w:rsidP="00196C62">
            <w:pPr>
              <w:rPr>
                <w:rFonts w:eastAsia="Calibri"/>
              </w:rPr>
            </w:pPr>
          </w:p>
        </w:tc>
        <w:tc>
          <w:tcPr>
            <w:tcW w:w="1259" w:type="dxa"/>
          </w:tcPr>
          <w:p w14:paraId="68C4286A" w14:textId="77777777" w:rsidR="00196C62" w:rsidRPr="00E31C90" w:rsidRDefault="00196C62" w:rsidP="00196C62">
            <w:pPr>
              <w:rPr>
                <w:rFonts w:eastAsia="Calibri"/>
                <w:sz w:val="16"/>
                <w:szCs w:val="16"/>
              </w:rPr>
            </w:pPr>
            <w:r>
              <w:rPr>
                <w:rFonts w:eastAsia="Calibri"/>
                <w:sz w:val="16"/>
                <w:szCs w:val="16"/>
              </w:rPr>
              <w:t>Near hit</w:t>
            </w:r>
            <w:r w:rsidRPr="00E31C90">
              <w:rPr>
                <w:rFonts w:eastAsia="Calibri"/>
                <w:sz w:val="16"/>
                <w:szCs w:val="16"/>
              </w:rPr>
              <w:t>, no injury. No $ lost or damage</w:t>
            </w:r>
          </w:p>
        </w:tc>
        <w:tc>
          <w:tcPr>
            <w:tcW w:w="1105" w:type="dxa"/>
          </w:tcPr>
          <w:p w14:paraId="484F4F5D" w14:textId="77777777" w:rsidR="00196C62" w:rsidRPr="00E31C90" w:rsidRDefault="00196C62" w:rsidP="00196C62">
            <w:pPr>
              <w:rPr>
                <w:rFonts w:eastAsia="Calibri"/>
                <w:sz w:val="16"/>
                <w:szCs w:val="16"/>
              </w:rPr>
            </w:pPr>
            <w:r w:rsidRPr="00E31C90">
              <w:rPr>
                <w:rFonts w:eastAsia="Calibri"/>
                <w:sz w:val="16"/>
                <w:szCs w:val="16"/>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rPr>
            </w:pPr>
            <w:r w:rsidRPr="00E31C90">
              <w:rPr>
                <w:rFonts w:eastAsia="Calibri"/>
                <w:sz w:val="16"/>
                <w:szCs w:val="16"/>
              </w:rPr>
              <w:t>Medical treatment OR lost time injury.</w:t>
            </w:r>
          </w:p>
          <w:p w14:paraId="311485E5" w14:textId="77777777" w:rsidR="00196C62" w:rsidRPr="00E31C90" w:rsidRDefault="00196C62" w:rsidP="00196C62">
            <w:pPr>
              <w:rPr>
                <w:rFonts w:eastAsia="Calibri"/>
                <w:sz w:val="16"/>
                <w:szCs w:val="16"/>
              </w:rPr>
            </w:pPr>
            <w:r w:rsidRPr="00E31C90">
              <w:rPr>
                <w:rFonts w:eastAsia="Calibri"/>
                <w:sz w:val="16"/>
                <w:szCs w:val="16"/>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rPr>
            </w:pPr>
            <w:r>
              <w:rPr>
                <w:rFonts w:eastAsia="Calibri"/>
                <w:sz w:val="16"/>
                <w:szCs w:val="16"/>
              </w:rPr>
              <w:t>Serious injury r</w:t>
            </w:r>
            <w:r w:rsidRPr="00E31C90">
              <w:rPr>
                <w:rFonts w:eastAsia="Calibri"/>
                <w:sz w:val="16"/>
                <w:szCs w:val="16"/>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rPr>
            </w:pPr>
            <w:r w:rsidRPr="00E31C90">
              <w:rPr>
                <w:rFonts w:eastAsia="Calibri"/>
                <w:sz w:val="16"/>
                <w:szCs w:val="16"/>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rPr>
            </w:pPr>
            <w:r w:rsidRPr="00D712E7">
              <w:rPr>
                <w:rFonts w:eastAsia="Calibri"/>
                <w:sz w:val="18"/>
                <w:szCs w:val="18"/>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rPr>
            </w:pPr>
            <w:r w:rsidRPr="00D712E7">
              <w:rPr>
                <w:rFonts w:eastAsia="Calibri"/>
                <w:sz w:val="18"/>
                <w:szCs w:val="18"/>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rPr>
            </w:pPr>
            <w:r w:rsidRPr="00D712E7">
              <w:rPr>
                <w:rFonts w:eastAsia="Calibri"/>
                <w:sz w:val="18"/>
                <w:szCs w:val="18"/>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rPr>
            </w:pPr>
            <w:r w:rsidRPr="00D712E7">
              <w:rPr>
                <w:rFonts w:eastAsia="Calibri"/>
                <w:sz w:val="18"/>
                <w:szCs w:val="18"/>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rPr>
            </w:pPr>
            <w:r w:rsidRPr="00D712E7">
              <w:rPr>
                <w:rFonts w:eastAsia="Calibri"/>
                <w:sz w:val="18"/>
                <w:szCs w:val="18"/>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rPr>
            </w:pPr>
            <w:r w:rsidRPr="00D712E7">
              <w:rPr>
                <w:rFonts w:eastAsia="Calibri"/>
                <w:sz w:val="18"/>
                <w:szCs w:val="18"/>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rPr>
            </w:pPr>
            <w:r w:rsidRPr="00E31C90">
              <w:rPr>
                <w:rFonts w:eastAsia="Calibri"/>
                <w:sz w:val="16"/>
                <w:szCs w:val="16"/>
              </w:rPr>
              <w:lastRenderedPageBreak/>
              <w:t>It is expected to occur in most circumstances e</w:t>
            </w:r>
            <w:r>
              <w:rPr>
                <w:rFonts w:eastAsia="Calibri"/>
                <w:sz w:val="16"/>
                <w:szCs w:val="16"/>
              </w:rPr>
              <w:t>.</w:t>
            </w:r>
            <w:r w:rsidRPr="00E31C90">
              <w:rPr>
                <w:rFonts w:eastAsia="Calibri"/>
                <w:sz w:val="16"/>
                <w:szCs w:val="16"/>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rPr>
            </w:pPr>
            <w:r w:rsidRPr="00D712E7">
              <w:rPr>
                <w:rFonts w:eastAsia="Calibri"/>
                <w:sz w:val="14"/>
                <w:szCs w:val="16"/>
              </w:rPr>
              <w:t>Almost certain</w:t>
            </w:r>
          </w:p>
          <w:p w14:paraId="798B2CAB" w14:textId="77777777" w:rsidR="00196C62" w:rsidRPr="00D712E7" w:rsidRDefault="00196C62" w:rsidP="00196C62">
            <w:pPr>
              <w:rPr>
                <w:rFonts w:eastAsia="Calibri"/>
                <w:sz w:val="14"/>
                <w:szCs w:val="16"/>
              </w:rPr>
            </w:pPr>
          </w:p>
          <w:p w14:paraId="6B3DA29D" w14:textId="77777777" w:rsidR="00196C62" w:rsidRPr="00D712E7" w:rsidRDefault="00196C62" w:rsidP="00196C62">
            <w:pPr>
              <w:rPr>
                <w:rFonts w:eastAsia="Calibri"/>
                <w:sz w:val="14"/>
                <w:szCs w:val="16"/>
              </w:rPr>
            </w:pPr>
          </w:p>
        </w:tc>
        <w:tc>
          <w:tcPr>
            <w:tcW w:w="1259" w:type="dxa"/>
            <w:shd w:val="clear" w:color="auto" w:fill="FFFF00"/>
          </w:tcPr>
          <w:p w14:paraId="36946309" w14:textId="77777777" w:rsidR="00196C62" w:rsidRPr="00D712E7" w:rsidRDefault="00196C62" w:rsidP="00196C62">
            <w:pPr>
              <w:rPr>
                <w:rFonts w:eastAsia="Calibri"/>
                <w:sz w:val="16"/>
                <w:szCs w:val="16"/>
              </w:rPr>
            </w:pPr>
            <w:r w:rsidRPr="00D712E7">
              <w:rPr>
                <w:rFonts w:eastAsia="Calibri"/>
                <w:sz w:val="16"/>
                <w:szCs w:val="16"/>
              </w:rPr>
              <w:t>Medium</w:t>
            </w:r>
          </w:p>
        </w:tc>
        <w:tc>
          <w:tcPr>
            <w:tcW w:w="1105" w:type="dxa"/>
            <w:shd w:val="clear" w:color="auto" w:fill="FFC000"/>
          </w:tcPr>
          <w:p w14:paraId="75A82FCD" w14:textId="77777777" w:rsidR="00196C62" w:rsidRPr="00D712E7" w:rsidRDefault="00196C62" w:rsidP="00196C62">
            <w:pPr>
              <w:rPr>
                <w:rFonts w:eastAsia="Calibri"/>
              </w:rPr>
            </w:pPr>
            <w:r w:rsidRPr="00D712E7">
              <w:rPr>
                <w:rFonts w:eastAsia="Calibri"/>
                <w:sz w:val="18"/>
              </w:rPr>
              <w:t>High</w:t>
            </w:r>
          </w:p>
        </w:tc>
        <w:tc>
          <w:tcPr>
            <w:tcW w:w="1153" w:type="dxa"/>
            <w:shd w:val="clear" w:color="auto" w:fill="FF0000"/>
          </w:tcPr>
          <w:p w14:paraId="503EBC04" w14:textId="77777777" w:rsidR="00196C62" w:rsidRPr="00D712E7" w:rsidRDefault="00196C62" w:rsidP="00196C62">
            <w:pPr>
              <w:rPr>
                <w:rFonts w:eastAsia="Calibri"/>
                <w:sz w:val="16"/>
                <w:szCs w:val="16"/>
              </w:rPr>
            </w:pPr>
            <w:r>
              <w:rPr>
                <w:rFonts w:eastAsia="Calibri"/>
                <w:sz w:val="16"/>
                <w:szCs w:val="16"/>
              </w:rPr>
              <w:t>Extreme</w:t>
            </w:r>
          </w:p>
        </w:tc>
        <w:tc>
          <w:tcPr>
            <w:tcW w:w="1123" w:type="dxa"/>
            <w:shd w:val="clear" w:color="auto" w:fill="FF0000"/>
          </w:tcPr>
          <w:p w14:paraId="11BFB8B4" w14:textId="77777777" w:rsidR="00196C62" w:rsidRPr="00D712E7" w:rsidRDefault="00196C62" w:rsidP="00196C62">
            <w:pPr>
              <w:rPr>
                <w:rFonts w:eastAsia="Calibri"/>
                <w:sz w:val="16"/>
                <w:szCs w:val="16"/>
              </w:rPr>
            </w:pPr>
            <w:r>
              <w:rPr>
                <w:rFonts w:eastAsia="Calibri"/>
                <w:sz w:val="16"/>
                <w:szCs w:val="16"/>
              </w:rPr>
              <w:t>Extreme</w:t>
            </w:r>
          </w:p>
        </w:tc>
        <w:tc>
          <w:tcPr>
            <w:tcW w:w="1331" w:type="dxa"/>
            <w:shd w:val="clear" w:color="auto" w:fill="FF0000"/>
          </w:tcPr>
          <w:p w14:paraId="031D7D4D" w14:textId="77777777" w:rsidR="00196C62" w:rsidRPr="00D712E7" w:rsidRDefault="00196C62" w:rsidP="00196C62">
            <w:pPr>
              <w:rPr>
                <w:rFonts w:eastAsia="Calibri"/>
                <w:sz w:val="16"/>
                <w:szCs w:val="16"/>
              </w:rPr>
            </w:pPr>
            <w:r>
              <w:rPr>
                <w:rFonts w:eastAsia="Calibri"/>
                <w:sz w:val="16"/>
                <w:szCs w:val="16"/>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rPr>
            </w:pPr>
            <w:r w:rsidRPr="00E31C90">
              <w:rPr>
                <w:rFonts w:eastAsia="Calibri"/>
                <w:sz w:val="16"/>
                <w:szCs w:val="16"/>
              </w:rPr>
              <w:t>Will probably occur in most circumstances.</w:t>
            </w:r>
          </w:p>
          <w:p w14:paraId="136CB676" w14:textId="77777777" w:rsidR="00196C62" w:rsidRPr="00E31C90" w:rsidRDefault="00196C62" w:rsidP="00196C62">
            <w:pPr>
              <w:rPr>
                <w:rFonts w:eastAsia="Calibri"/>
                <w:sz w:val="16"/>
                <w:szCs w:val="16"/>
              </w:rPr>
            </w:pPr>
            <w:r w:rsidRPr="00E31C90">
              <w:rPr>
                <w:rFonts w:eastAsia="Calibri"/>
                <w:sz w:val="16"/>
                <w:szCs w:val="16"/>
              </w:rPr>
              <w:t>e</w:t>
            </w:r>
            <w:r>
              <w:rPr>
                <w:rFonts w:eastAsia="Calibri"/>
                <w:sz w:val="16"/>
                <w:szCs w:val="16"/>
              </w:rPr>
              <w:t>.</w:t>
            </w:r>
            <w:r w:rsidRPr="00E31C90">
              <w:rPr>
                <w:rFonts w:eastAsia="Calibri"/>
                <w:sz w:val="16"/>
                <w:szCs w:val="16"/>
              </w:rPr>
              <w:t>g</w:t>
            </w:r>
            <w:r>
              <w:rPr>
                <w:rFonts w:eastAsia="Calibri"/>
                <w:sz w:val="16"/>
                <w:szCs w:val="16"/>
              </w:rPr>
              <w:t xml:space="preserve">. </w:t>
            </w:r>
            <w:r w:rsidRPr="00E31C90">
              <w:rPr>
                <w:rFonts w:eastAsia="Calibri"/>
                <w:sz w:val="16"/>
                <w:szCs w:val="16"/>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rPr>
            </w:pPr>
            <w:r w:rsidRPr="00D712E7">
              <w:rPr>
                <w:rFonts w:eastAsia="Calibri"/>
                <w:sz w:val="14"/>
                <w:szCs w:val="16"/>
              </w:rPr>
              <w:t>Likely</w:t>
            </w:r>
          </w:p>
          <w:p w14:paraId="483F9569" w14:textId="77777777" w:rsidR="00196C62" w:rsidRPr="00D712E7" w:rsidRDefault="00196C62" w:rsidP="00196C62">
            <w:pPr>
              <w:rPr>
                <w:rFonts w:eastAsia="Calibri"/>
                <w:sz w:val="14"/>
                <w:szCs w:val="16"/>
              </w:rPr>
            </w:pPr>
          </w:p>
          <w:p w14:paraId="4A53C093" w14:textId="77777777" w:rsidR="00196C62" w:rsidRPr="00D712E7" w:rsidRDefault="00196C62" w:rsidP="00196C62">
            <w:pPr>
              <w:rPr>
                <w:rFonts w:eastAsia="Calibri"/>
                <w:sz w:val="16"/>
                <w:szCs w:val="16"/>
              </w:rPr>
            </w:pPr>
          </w:p>
        </w:tc>
        <w:tc>
          <w:tcPr>
            <w:tcW w:w="1259" w:type="dxa"/>
            <w:shd w:val="clear" w:color="auto" w:fill="FFFF00"/>
          </w:tcPr>
          <w:p w14:paraId="0A0FA2AB" w14:textId="77777777" w:rsidR="00196C62" w:rsidRPr="00D712E7" w:rsidRDefault="00196C62" w:rsidP="00196C62">
            <w:pPr>
              <w:rPr>
                <w:rFonts w:eastAsia="Calibri"/>
              </w:rPr>
            </w:pPr>
            <w:r w:rsidRPr="00D712E7">
              <w:rPr>
                <w:rFonts w:eastAsia="Calibri"/>
                <w:sz w:val="16"/>
              </w:rPr>
              <w:t>Medium</w:t>
            </w:r>
          </w:p>
        </w:tc>
        <w:tc>
          <w:tcPr>
            <w:tcW w:w="1105" w:type="dxa"/>
            <w:shd w:val="clear" w:color="auto" w:fill="FFFF00"/>
          </w:tcPr>
          <w:p w14:paraId="14E036BE" w14:textId="77777777" w:rsidR="00196C62" w:rsidRPr="00D712E7" w:rsidRDefault="00196C62" w:rsidP="00196C62">
            <w:pPr>
              <w:rPr>
                <w:rFonts w:eastAsia="Calibri"/>
                <w:sz w:val="16"/>
                <w:szCs w:val="16"/>
              </w:rPr>
            </w:pPr>
            <w:r w:rsidRPr="00D712E7">
              <w:rPr>
                <w:rFonts w:eastAsia="Calibri"/>
                <w:sz w:val="16"/>
                <w:szCs w:val="16"/>
              </w:rPr>
              <w:t>Medium</w:t>
            </w:r>
          </w:p>
        </w:tc>
        <w:tc>
          <w:tcPr>
            <w:tcW w:w="1153" w:type="dxa"/>
            <w:shd w:val="clear" w:color="auto" w:fill="FFC000"/>
          </w:tcPr>
          <w:p w14:paraId="78A0C879" w14:textId="77777777" w:rsidR="00196C62" w:rsidRPr="00D712E7" w:rsidRDefault="00196C62" w:rsidP="00196C62">
            <w:pPr>
              <w:rPr>
                <w:rFonts w:eastAsia="Calibri"/>
              </w:rPr>
            </w:pPr>
            <w:r w:rsidRPr="00D712E7">
              <w:rPr>
                <w:rFonts w:eastAsia="Calibri"/>
                <w:sz w:val="18"/>
              </w:rPr>
              <w:t>High</w:t>
            </w:r>
          </w:p>
        </w:tc>
        <w:tc>
          <w:tcPr>
            <w:tcW w:w="1123" w:type="dxa"/>
            <w:shd w:val="clear" w:color="auto" w:fill="FF0000"/>
          </w:tcPr>
          <w:p w14:paraId="4B37C5AA" w14:textId="77777777" w:rsidR="00196C62" w:rsidRPr="00D712E7" w:rsidRDefault="00196C62" w:rsidP="00196C62">
            <w:pPr>
              <w:rPr>
                <w:rFonts w:eastAsia="Calibri"/>
              </w:rPr>
            </w:pPr>
            <w:r>
              <w:rPr>
                <w:rFonts w:eastAsia="Calibri"/>
                <w:sz w:val="16"/>
                <w:szCs w:val="16"/>
              </w:rPr>
              <w:t>Extreme</w:t>
            </w:r>
          </w:p>
        </w:tc>
        <w:tc>
          <w:tcPr>
            <w:tcW w:w="1331" w:type="dxa"/>
            <w:shd w:val="clear" w:color="auto" w:fill="FF0000"/>
          </w:tcPr>
          <w:p w14:paraId="35A6E067" w14:textId="77777777" w:rsidR="00196C62" w:rsidRPr="00D712E7" w:rsidRDefault="00196C62" w:rsidP="00196C62">
            <w:pPr>
              <w:rPr>
                <w:rFonts w:eastAsia="Calibri"/>
              </w:rPr>
            </w:pPr>
            <w:r>
              <w:rPr>
                <w:rFonts w:eastAsia="Calibri"/>
                <w:sz w:val="16"/>
                <w:szCs w:val="16"/>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rPr>
            </w:pPr>
            <w:r w:rsidRPr="00E31C90">
              <w:rPr>
                <w:rFonts w:eastAsia="Calibri"/>
                <w:sz w:val="16"/>
                <w:szCs w:val="16"/>
              </w:rPr>
              <w:t>Might occur at some time e</w:t>
            </w:r>
            <w:r>
              <w:rPr>
                <w:rFonts w:eastAsia="Calibri"/>
                <w:sz w:val="16"/>
                <w:szCs w:val="16"/>
              </w:rPr>
              <w:t>.</w:t>
            </w:r>
            <w:r w:rsidRPr="00E31C90">
              <w:rPr>
                <w:rFonts w:eastAsia="Calibri"/>
                <w:sz w:val="16"/>
                <w:szCs w:val="16"/>
              </w:rPr>
              <w:t>g</w:t>
            </w:r>
            <w:r>
              <w:rPr>
                <w:rFonts w:eastAsia="Calibri"/>
                <w:sz w:val="16"/>
                <w:szCs w:val="16"/>
              </w:rPr>
              <w:t>.</w:t>
            </w:r>
            <w:r w:rsidRPr="00E31C90">
              <w:rPr>
                <w:rFonts w:eastAsia="Calibri"/>
                <w:sz w:val="16"/>
                <w:szCs w:val="16"/>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rPr>
            </w:pPr>
            <w:r w:rsidRPr="00D712E7">
              <w:rPr>
                <w:rFonts w:eastAsia="Calibri"/>
                <w:sz w:val="14"/>
                <w:szCs w:val="16"/>
              </w:rPr>
              <w:t>Possible</w:t>
            </w:r>
          </w:p>
          <w:p w14:paraId="57FF61F1" w14:textId="77777777" w:rsidR="00196C62" w:rsidRPr="00D712E7" w:rsidRDefault="00196C62" w:rsidP="00196C62">
            <w:pPr>
              <w:rPr>
                <w:rFonts w:eastAsia="Calibri"/>
                <w:sz w:val="14"/>
                <w:szCs w:val="16"/>
              </w:rPr>
            </w:pPr>
          </w:p>
          <w:p w14:paraId="7B5D4FE3" w14:textId="77777777" w:rsidR="00196C62" w:rsidRPr="00D712E7" w:rsidRDefault="00196C62" w:rsidP="00196C62">
            <w:pPr>
              <w:rPr>
                <w:rFonts w:eastAsia="Calibri"/>
                <w:sz w:val="16"/>
                <w:szCs w:val="16"/>
              </w:rPr>
            </w:pPr>
          </w:p>
        </w:tc>
        <w:tc>
          <w:tcPr>
            <w:tcW w:w="1259" w:type="dxa"/>
            <w:shd w:val="clear" w:color="auto" w:fill="00B050"/>
          </w:tcPr>
          <w:p w14:paraId="45CEA28A" w14:textId="77777777" w:rsidR="00196C62" w:rsidRPr="00D712E7" w:rsidRDefault="00196C62" w:rsidP="00196C62">
            <w:pPr>
              <w:rPr>
                <w:rFonts w:eastAsia="Calibri"/>
                <w:sz w:val="16"/>
                <w:szCs w:val="16"/>
              </w:rPr>
            </w:pPr>
            <w:r w:rsidRPr="00D712E7">
              <w:rPr>
                <w:rFonts w:eastAsia="Calibri"/>
                <w:sz w:val="16"/>
                <w:szCs w:val="16"/>
              </w:rPr>
              <w:t>Low</w:t>
            </w:r>
          </w:p>
        </w:tc>
        <w:tc>
          <w:tcPr>
            <w:tcW w:w="1105" w:type="dxa"/>
            <w:shd w:val="clear" w:color="auto" w:fill="FFFF00"/>
          </w:tcPr>
          <w:p w14:paraId="233E5157" w14:textId="77777777" w:rsidR="00196C62" w:rsidRPr="00D712E7" w:rsidRDefault="00196C62" w:rsidP="00196C62">
            <w:pPr>
              <w:rPr>
                <w:rFonts w:eastAsia="Calibri"/>
              </w:rPr>
            </w:pPr>
            <w:r w:rsidRPr="00D712E7">
              <w:rPr>
                <w:rFonts w:eastAsia="Calibri"/>
                <w:sz w:val="16"/>
                <w:szCs w:val="16"/>
              </w:rPr>
              <w:t>Medium</w:t>
            </w:r>
          </w:p>
        </w:tc>
        <w:tc>
          <w:tcPr>
            <w:tcW w:w="1153" w:type="dxa"/>
            <w:shd w:val="clear" w:color="auto" w:fill="FFFF00"/>
          </w:tcPr>
          <w:p w14:paraId="28C33BD7" w14:textId="77777777" w:rsidR="00196C62" w:rsidRPr="00D712E7" w:rsidRDefault="00196C62" w:rsidP="00196C62">
            <w:pPr>
              <w:rPr>
                <w:rFonts w:eastAsia="Calibri"/>
              </w:rPr>
            </w:pPr>
            <w:r w:rsidRPr="00D712E7">
              <w:rPr>
                <w:rFonts w:eastAsia="Calibri"/>
                <w:sz w:val="18"/>
              </w:rPr>
              <w:t>Medium</w:t>
            </w:r>
          </w:p>
        </w:tc>
        <w:tc>
          <w:tcPr>
            <w:tcW w:w="1123" w:type="dxa"/>
            <w:shd w:val="clear" w:color="auto" w:fill="FFC000"/>
          </w:tcPr>
          <w:p w14:paraId="64DB7AA6" w14:textId="77777777" w:rsidR="00196C62" w:rsidRPr="00D712E7" w:rsidRDefault="00196C62" w:rsidP="00196C62">
            <w:pPr>
              <w:rPr>
                <w:rFonts w:eastAsia="Calibri"/>
              </w:rPr>
            </w:pPr>
            <w:r w:rsidRPr="00D712E7">
              <w:rPr>
                <w:rFonts w:eastAsia="Calibri"/>
                <w:sz w:val="16"/>
                <w:szCs w:val="16"/>
              </w:rPr>
              <w:t>High</w:t>
            </w:r>
          </w:p>
        </w:tc>
        <w:tc>
          <w:tcPr>
            <w:tcW w:w="1331" w:type="dxa"/>
            <w:shd w:val="clear" w:color="auto" w:fill="FF0000"/>
          </w:tcPr>
          <w:p w14:paraId="52FD2073" w14:textId="77777777" w:rsidR="00196C62" w:rsidRPr="00D712E7" w:rsidRDefault="00196C62" w:rsidP="00196C62">
            <w:pPr>
              <w:rPr>
                <w:rFonts w:eastAsia="Calibri"/>
              </w:rPr>
            </w:pPr>
            <w:r>
              <w:rPr>
                <w:rFonts w:eastAsia="Calibri"/>
                <w:sz w:val="16"/>
                <w:szCs w:val="16"/>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rPr>
            </w:pPr>
            <w:r w:rsidRPr="00E31C90">
              <w:rPr>
                <w:rFonts w:eastAsia="Calibri"/>
                <w:sz w:val="16"/>
                <w:szCs w:val="16"/>
              </w:rPr>
              <w:t>Probably won’t</w:t>
            </w:r>
            <w:r>
              <w:rPr>
                <w:rFonts w:eastAsia="Calibri"/>
                <w:sz w:val="16"/>
                <w:szCs w:val="16"/>
              </w:rPr>
              <w:t>, but could occur at some time. e.</w:t>
            </w:r>
            <w:r w:rsidRPr="00E31C90">
              <w:rPr>
                <w:rFonts w:eastAsia="Calibri"/>
                <w:sz w:val="16"/>
                <w:szCs w:val="16"/>
              </w:rPr>
              <w:t>g</w:t>
            </w:r>
            <w:r>
              <w:rPr>
                <w:rFonts w:eastAsia="Calibri"/>
                <w:sz w:val="16"/>
                <w:szCs w:val="16"/>
              </w:rPr>
              <w:t xml:space="preserve">. </w:t>
            </w:r>
            <w:r w:rsidRPr="00E31C90">
              <w:rPr>
                <w:rFonts w:eastAsia="Calibri"/>
                <w:sz w:val="16"/>
                <w:szCs w:val="16"/>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rPr>
            </w:pPr>
            <w:r w:rsidRPr="00D712E7">
              <w:rPr>
                <w:rFonts w:eastAsia="Calibri"/>
                <w:sz w:val="14"/>
              </w:rPr>
              <w:t>Unlikely</w:t>
            </w:r>
          </w:p>
        </w:tc>
        <w:tc>
          <w:tcPr>
            <w:tcW w:w="1259" w:type="dxa"/>
            <w:shd w:val="clear" w:color="auto" w:fill="00B050"/>
          </w:tcPr>
          <w:p w14:paraId="443218E7" w14:textId="77777777" w:rsidR="00196C62" w:rsidRPr="00D712E7" w:rsidRDefault="00196C62" w:rsidP="00196C62">
            <w:pPr>
              <w:rPr>
                <w:rFonts w:eastAsia="Calibri"/>
                <w:sz w:val="16"/>
                <w:szCs w:val="16"/>
              </w:rPr>
            </w:pPr>
            <w:r w:rsidRPr="00D712E7">
              <w:rPr>
                <w:rFonts w:eastAsia="Calibri"/>
                <w:sz w:val="16"/>
                <w:szCs w:val="16"/>
              </w:rPr>
              <w:t>Low</w:t>
            </w:r>
          </w:p>
        </w:tc>
        <w:tc>
          <w:tcPr>
            <w:tcW w:w="1105" w:type="dxa"/>
            <w:shd w:val="clear" w:color="auto" w:fill="FFFF00"/>
          </w:tcPr>
          <w:p w14:paraId="50F232E7" w14:textId="77777777" w:rsidR="00196C62" w:rsidRPr="00D712E7" w:rsidRDefault="00196C62" w:rsidP="00196C62">
            <w:pPr>
              <w:rPr>
                <w:rFonts w:eastAsia="Calibri"/>
              </w:rPr>
            </w:pPr>
            <w:r w:rsidRPr="00D712E7">
              <w:rPr>
                <w:rFonts w:eastAsia="Calibri"/>
                <w:sz w:val="16"/>
                <w:szCs w:val="16"/>
              </w:rPr>
              <w:t>Medium</w:t>
            </w:r>
          </w:p>
        </w:tc>
        <w:tc>
          <w:tcPr>
            <w:tcW w:w="1153" w:type="dxa"/>
            <w:shd w:val="clear" w:color="auto" w:fill="FFFF00"/>
          </w:tcPr>
          <w:p w14:paraId="7697B1B7" w14:textId="77777777" w:rsidR="00196C62" w:rsidRPr="00D712E7" w:rsidRDefault="00196C62" w:rsidP="00196C62">
            <w:pPr>
              <w:rPr>
                <w:rFonts w:eastAsia="Calibri"/>
              </w:rPr>
            </w:pPr>
            <w:r w:rsidRPr="00D712E7">
              <w:rPr>
                <w:rFonts w:eastAsia="Calibri"/>
                <w:sz w:val="16"/>
                <w:szCs w:val="16"/>
              </w:rPr>
              <w:t>Medium</w:t>
            </w:r>
          </w:p>
        </w:tc>
        <w:tc>
          <w:tcPr>
            <w:tcW w:w="1123" w:type="dxa"/>
            <w:shd w:val="clear" w:color="auto" w:fill="FFFF00"/>
          </w:tcPr>
          <w:p w14:paraId="3489A59A" w14:textId="77777777" w:rsidR="00196C62" w:rsidRPr="00D712E7" w:rsidRDefault="00196C62" w:rsidP="00196C62">
            <w:pPr>
              <w:rPr>
                <w:rFonts w:eastAsia="Calibri"/>
              </w:rPr>
            </w:pPr>
            <w:r w:rsidRPr="00D712E7">
              <w:rPr>
                <w:rFonts w:eastAsia="Calibri"/>
                <w:sz w:val="16"/>
                <w:szCs w:val="16"/>
              </w:rPr>
              <w:t>Medium</w:t>
            </w:r>
          </w:p>
        </w:tc>
        <w:tc>
          <w:tcPr>
            <w:tcW w:w="1331" w:type="dxa"/>
            <w:shd w:val="clear" w:color="auto" w:fill="FFC000"/>
          </w:tcPr>
          <w:p w14:paraId="1FA2E2FC" w14:textId="77777777" w:rsidR="00196C62" w:rsidRPr="00D712E7" w:rsidRDefault="00196C62" w:rsidP="00196C62">
            <w:pPr>
              <w:rPr>
                <w:rFonts w:eastAsia="Calibri"/>
              </w:rPr>
            </w:pPr>
            <w:r w:rsidRPr="00D712E7">
              <w:rPr>
                <w:rFonts w:eastAsia="Calibri"/>
                <w:sz w:val="18"/>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rPr>
            </w:pPr>
            <w:r w:rsidRPr="00E31C90">
              <w:rPr>
                <w:rFonts w:eastAsia="Calibri"/>
                <w:sz w:val="16"/>
                <w:szCs w:val="16"/>
              </w:rPr>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rPr>
            </w:pPr>
            <w:r w:rsidRPr="00D712E7">
              <w:rPr>
                <w:rFonts w:eastAsia="Calibri"/>
                <w:sz w:val="14"/>
              </w:rPr>
              <w:t>Rare</w:t>
            </w:r>
          </w:p>
        </w:tc>
        <w:tc>
          <w:tcPr>
            <w:tcW w:w="1259" w:type="dxa"/>
            <w:shd w:val="clear" w:color="auto" w:fill="00B050"/>
          </w:tcPr>
          <w:p w14:paraId="04BE2C77" w14:textId="77777777" w:rsidR="00196C62" w:rsidRPr="00D712E7" w:rsidRDefault="00196C62" w:rsidP="00196C62">
            <w:pPr>
              <w:rPr>
                <w:rFonts w:eastAsia="Calibri"/>
                <w:sz w:val="16"/>
                <w:szCs w:val="16"/>
              </w:rPr>
            </w:pPr>
            <w:r w:rsidRPr="00D712E7">
              <w:rPr>
                <w:rFonts w:eastAsia="Calibri"/>
                <w:sz w:val="16"/>
                <w:szCs w:val="16"/>
              </w:rPr>
              <w:t>Low</w:t>
            </w:r>
          </w:p>
        </w:tc>
        <w:tc>
          <w:tcPr>
            <w:tcW w:w="1105" w:type="dxa"/>
            <w:shd w:val="clear" w:color="auto" w:fill="00B050"/>
          </w:tcPr>
          <w:p w14:paraId="0EBC73ED" w14:textId="77777777" w:rsidR="00196C62" w:rsidRPr="00D712E7" w:rsidRDefault="00196C62" w:rsidP="00196C62">
            <w:pPr>
              <w:rPr>
                <w:rFonts w:eastAsia="Calibri"/>
              </w:rPr>
            </w:pPr>
            <w:r w:rsidRPr="00D712E7">
              <w:rPr>
                <w:rFonts w:eastAsia="Calibri"/>
                <w:sz w:val="16"/>
                <w:szCs w:val="16"/>
              </w:rPr>
              <w:t>Low</w:t>
            </w:r>
          </w:p>
        </w:tc>
        <w:tc>
          <w:tcPr>
            <w:tcW w:w="1153" w:type="dxa"/>
            <w:shd w:val="clear" w:color="auto" w:fill="00B050"/>
          </w:tcPr>
          <w:p w14:paraId="6EB80264" w14:textId="77777777" w:rsidR="00196C62" w:rsidRPr="00D712E7" w:rsidRDefault="00196C62" w:rsidP="00196C62">
            <w:pPr>
              <w:rPr>
                <w:rFonts w:eastAsia="Calibri"/>
              </w:rPr>
            </w:pPr>
            <w:r w:rsidRPr="00D712E7">
              <w:rPr>
                <w:rFonts w:eastAsia="Calibri"/>
                <w:sz w:val="16"/>
                <w:szCs w:val="16"/>
              </w:rPr>
              <w:t>Low</w:t>
            </w:r>
          </w:p>
        </w:tc>
        <w:tc>
          <w:tcPr>
            <w:tcW w:w="1123" w:type="dxa"/>
            <w:shd w:val="clear" w:color="auto" w:fill="FFFF00"/>
          </w:tcPr>
          <w:p w14:paraId="2440B87B" w14:textId="77777777" w:rsidR="00196C62" w:rsidRPr="00D712E7" w:rsidRDefault="00196C62" w:rsidP="00196C62">
            <w:pPr>
              <w:rPr>
                <w:rFonts w:eastAsia="Calibri"/>
              </w:rPr>
            </w:pPr>
            <w:r w:rsidRPr="00D712E7">
              <w:rPr>
                <w:rFonts w:eastAsia="Calibri"/>
                <w:sz w:val="16"/>
                <w:szCs w:val="16"/>
              </w:rPr>
              <w:t>Medium</w:t>
            </w:r>
          </w:p>
        </w:tc>
        <w:tc>
          <w:tcPr>
            <w:tcW w:w="1331" w:type="dxa"/>
            <w:shd w:val="clear" w:color="auto" w:fill="FFFF00"/>
          </w:tcPr>
          <w:p w14:paraId="61F20DCA" w14:textId="77777777" w:rsidR="00196C62" w:rsidRPr="00D712E7" w:rsidRDefault="00196C62" w:rsidP="00196C62">
            <w:pPr>
              <w:rPr>
                <w:rFonts w:eastAsia="Calibri"/>
              </w:rPr>
            </w:pPr>
            <w:r w:rsidRPr="00D712E7">
              <w:rPr>
                <w:rFonts w:eastAsia="Calibri"/>
                <w:sz w:val="16"/>
                <w:szCs w:val="16"/>
              </w:rPr>
              <w:t>Medium</w:t>
            </w:r>
          </w:p>
        </w:tc>
      </w:tr>
    </w:tbl>
    <w:p w14:paraId="691DC9B9" w14:textId="77777777" w:rsidR="00D06425" w:rsidRPr="00D06425" w:rsidRDefault="00D06425" w:rsidP="00D06425"/>
    <w:p w14:paraId="5BBCEB8B" w14:textId="1E6B66C0" w:rsidR="00D06425" w:rsidRPr="00D06425" w:rsidRDefault="00D06425" w:rsidP="008C0D85">
      <w:pPr>
        <w:pStyle w:val="Heading2"/>
        <w:numPr>
          <w:ilvl w:val="1"/>
          <w:numId w:val="20"/>
        </w:numPr>
      </w:pPr>
      <w:bookmarkStart w:id="24" w:name="_Toc419110670"/>
      <w:r>
        <w:t xml:space="preserve">Gantt </w:t>
      </w:r>
      <w:proofErr w:type="gramStart"/>
      <w:r>
        <w:t>Chart</w:t>
      </w:r>
      <w:bookmarkEnd w:id="24"/>
      <w:proofErr w:type="gramEnd"/>
    </w:p>
    <w:p w14:paraId="220E48B6" w14:textId="011C9EFA" w:rsidR="00A416DD" w:rsidRDefault="00196C62" w:rsidP="00BC193F">
      <w:pPr>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90843EA" w14:textId="0ABDEB47" w:rsidR="00A416DD" w:rsidRDefault="00A416DD" w:rsidP="00BC193F">
      <w:pPr>
        <w:ind w:left="720"/>
        <w:jc w:val="both"/>
        <w:sectPr w:rsidR="00A416DD" w:rsidSect="001F37AF">
          <w:pgSz w:w="11906" w:h="16838"/>
          <w:pgMar w:top="1440" w:right="1440" w:bottom="1440" w:left="2268" w:header="708" w:footer="708" w:gutter="0"/>
          <w:cols w:space="708"/>
          <w:docGrid w:linePitch="360"/>
        </w:sectPr>
      </w:pPr>
    </w:p>
    <w:p w14:paraId="6276BD3C" w14:textId="79CD47B2" w:rsidR="00335933" w:rsidRPr="00335933" w:rsidRDefault="00335933" w:rsidP="00C71CCD"/>
    <w:sectPr w:rsidR="00335933" w:rsidRPr="00335933" w:rsidSect="001F37AF">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802793" w14:textId="77777777" w:rsidR="0032001F" w:rsidRDefault="0032001F" w:rsidP="00D06425">
      <w:pPr>
        <w:spacing w:after="0" w:line="240" w:lineRule="auto"/>
      </w:pPr>
      <w:r>
        <w:separator/>
      </w:r>
    </w:p>
  </w:endnote>
  <w:endnote w:type="continuationSeparator" w:id="0">
    <w:p w14:paraId="6CB272DA" w14:textId="77777777" w:rsidR="0032001F" w:rsidRDefault="0032001F" w:rsidP="00D0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066CE" w14:textId="77777777" w:rsidR="008661BE" w:rsidRDefault="008661BE">
    <w:pPr>
      <w:pStyle w:val="Footer"/>
      <w:jc w:val="right"/>
    </w:pPr>
  </w:p>
  <w:p w14:paraId="3287401F" w14:textId="6BF56539" w:rsidR="008661BE" w:rsidRDefault="008661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101055"/>
      <w:docPartObj>
        <w:docPartGallery w:val="Page Numbers (Bottom of Page)"/>
        <w:docPartUnique/>
      </w:docPartObj>
    </w:sdtPr>
    <w:sdtEndPr>
      <w:rPr>
        <w:noProof/>
      </w:rPr>
    </w:sdtEndPr>
    <w:sdtContent>
      <w:p w14:paraId="58B811C3" w14:textId="77777777" w:rsidR="008661BE" w:rsidRDefault="008661BE">
        <w:pPr>
          <w:pStyle w:val="Footer"/>
          <w:jc w:val="right"/>
        </w:pPr>
      </w:p>
      <w:p w14:paraId="1988F08F" w14:textId="75927A72" w:rsidR="008661BE" w:rsidRDefault="008661BE">
        <w:pPr>
          <w:pStyle w:val="Footer"/>
          <w:jc w:val="right"/>
        </w:pPr>
      </w:p>
    </w:sdtContent>
  </w:sdt>
  <w:p w14:paraId="5BE9204C" w14:textId="77777777" w:rsidR="008661BE" w:rsidRDefault="008661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2957D1" w14:textId="77777777" w:rsidR="0032001F" w:rsidRDefault="0032001F" w:rsidP="00D06425">
      <w:pPr>
        <w:spacing w:after="0" w:line="240" w:lineRule="auto"/>
      </w:pPr>
      <w:r>
        <w:separator/>
      </w:r>
    </w:p>
  </w:footnote>
  <w:footnote w:type="continuationSeparator" w:id="0">
    <w:p w14:paraId="0A936C6F" w14:textId="77777777" w:rsidR="0032001F" w:rsidRDefault="0032001F" w:rsidP="00D06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8661BE" w:rsidRDefault="008661BE">
    <w:pPr>
      <w:pStyle w:val="Header"/>
      <w:jc w:val="right"/>
    </w:pPr>
  </w:p>
  <w:p w14:paraId="5B3CBC08" w14:textId="77777777" w:rsidR="008661BE" w:rsidRDefault="008661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FD60B2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BC44EF"/>
    <w:multiLevelType w:val="multilevel"/>
    <w:tmpl w:val="73DE9564"/>
    <w:lvl w:ilvl="0">
      <w:start w:val="5"/>
      <w:numFmt w:val="decimal"/>
      <w:lvlText w:val="%1"/>
      <w:lvlJc w:val="left"/>
      <w:pPr>
        <w:ind w:left="360" w:hanging="360"/>
      </w:pPr>
      <w:rPr>
        <w:rFonts w:hint="default"/>
      </w:rPr>
    </w:lvl>
    <w:lvl w:ilvl="1">
      <w:start w:val="3"/>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560" w:hanging="2160"/>
      </w:pPr>
      <w:rPr>
        <w:rFonts w:hint="default"/>
      </w:rPr>
    </w:lvl>
  </w:abstractNum>
  <w:abstractNum w:abstractNumId="2"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C91CD7"/>
    <w:multiLevelType w:val="hybridMultilevel"/>
    <w:tmpl w:val="4CB05140"/>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DF11396"/>
    <w:multiLevelType w:val="hybridMultilevel"/>
    <w:tmpl w:val="D3109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25F0126"/>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7" w15:restartNumberingAfterBreak="0">
    <w:nsid w:val="12DB122C"/>
    <w:multiLevelType w:val="hybridMultilevel"/>
    <w:tmpl w:val="C024B4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516A54"/>
    <w:multiLevelType w:val="multilevel"/>
    <w:tmpl w:val="DEF85A28"/>
    <w:lvl w:ilvl="0">
      <w:start w:val="9"/>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10" w15:restartNumberingAfterBreak="0">
    <w:nsid w:val="19A16F89"/>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8E93F15"/>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3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3" w15:restartNumberingAfterBreak="0">
    <w:nsid w:val="2EDF6F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C5141A8"/>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6" w15:restartNumberingAfterBreak="0">
    <w:nsid w:val="3C763D44"/>
    <w:multiLevelType w:val="multilevel"/>
    <w:tmpl w:val="2248948C"/>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7"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2F74014"/>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9" w15:restartNumberingAfterBreak="0">
    <w:nsid w:val="45A50B54"/>
    <w:multiLevelType w:val="hybridMultilevel"/>
    <w:tmpl w:val="958ECE46"/>
    <w:lvl w:ilvl="0" w:tplc="CC8C949C">
      <w:start w:val="3"/>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94066CF"/>
    <w:multiLevelType w:val="multilevel"/>
    <w:tmpl w:val="4E5EBBC2"/>
    <w:lvl w:ilvl="0">
      <w:start w:val="5"/>
      <w:numFmt w:val="decimal"/>
      <w:lvlText w:val="%1."/>
      <w:lvlJc w:val="left"/>
      <w:pPr>
        <w:ind w:left="360" w:hanging="360"/>
      </w:pPr>
      <w:rPr>
        <w:rFonts w:hint="default"/>
      </w:rPr>
    </w:lvl>
    <w:lvl w:ilvl="1">
      <w:start w:val="1"/>
      <w:numFmt w:val="decimal"/>
      <w:isLgl/>
      <w:lvlText w:val="%1.%2"/>
      <w:lvlJc w:val="left"/>
      <w:pPr>
        <w:ind w:left="3060" w:hanging="360"/>
      </w:pPr>
      <w:rPr>
        <w:rFonts w:hint="default"/>
      </w:rPr>
    </w:lvl>
    <w:lvl w:ilvl="2">
      <w:start w:val="1"/>
      <w:numFmt w:val="decimal"/>
      <w:isLgl/>
      <w:lvlText w:val="%1.%2.%3"/>
      <w:lvlJc w:val="left"/>
      <w:pPr>
        <w:ind w:left="6120" w:hanging="720"/>
      </w:pPr>
      <w:rPr>
        <w:rFonts w:hint="default"/>
      </w:rPr>
    </w:lvl>
    <w:lvl w:ilvl="3">
      <w:start w:val="1"/>
      <w:numFmt w:val="decimal"/>
      <w:isLgl/>
      <w:lvlText w:val="%1.%2.%3.%4"/>
      <w:lvlJc w:val="left"/>
      <w:pPr>
        <w:ind w:left="8820" w:hanging="720"/>
      </w:pPr>
      <w:rPr>
        <w:rFonts w:hint="default"/>
      </w:rPr>
    </w:lvl>
    <w:lvl w:ilvl="4">
      <w:start w:val="1"/>
      <w:numFmt w:val="decimal"/>
      <w:isLgl/>
      <w:lvlText w:val="%1.%2.%3.%4.%5"/>
      <w:lvlJc w:val="left"/>
      <w:pPr>
        <w:ind w:left="11880" w:hanging="1080"/>
      </w:pPr>
      <w:rPr>
        <w:rFonts w:hint="default"/>
      </w:rPr>
    </w:lvl>
    <w:lvl w:ilvl="5">
      <w:start w:val="1"/>
      <w:numFmt w:val="decimal"/>
      <w:isLgl/>
      <w:lvlText w:val="%1.%2.%3.%4.%5.%6"/>
      <w:lvlJc w:val="left"/>
      <w:pPr>
        <w:ind w:left="14580" w:hanging="1080"/>
      </w:pPr>
      <w:rPr>
        <w:rFonts w:hint="default"/>
      </w:rPr>
    </w:lvl>
    <w:lvl w:ilvl="6">
      <w:start w:val="1"/>
      <w:numFmt w:val="decimal"/>
      <w:isLgl/>
      <w:lvlText w:val="%1.%2.%3.%4.%5.%6.%7"/>
      <w:lvlJc w:val="left"/>
      <w:pPr>
        <w:ind w:left="17640" w:hanging="1440"/>
      </w:pPr>
      <w:rPr>
        <w:rFonts w:hint="default"/>
      </w:rPr>
    </w:lvl>
    <w:lvl w:ilvl="7">
      <w:start w:val="1"/>
      <w:numFmt w:val="decimal"/>
      <w:isLgl/>
      <w:lvlText w:val="%1.%2.%3.%4.%5.%6.%7.%8"/>
      <w:lvlJc w:val="left"/>
      <w:pPr>
        <w:ind w:left="20340" w:hanging="1440"/>
      </w:pPr>
      <w:rPr>
        <w:rFonts w:hint="default"/>
      </w:rPr>
    </w:lvl>
    <w:lvl w:ilvl="8">
      <w:start w:val="1"/>
      <w:numFmt w:val="decimal"/>
      <w:isLgl/>
      <w:lvlText w:val="%1.%2.%3.%4.%5.%6.%7.%8.%9"/>
      <w:lvlJc w:val="left"/>
      <w:pPr>
        <w:ind w:left="23400" w:hanging="1800"/>
      </w:pPr>
      <w:rPr>
        <w:rFonts w:hint="default"/>
      </w:rPr>
    </w:lvl>
  </w:abstractNum>
  <w:abstractNum w:abstractNumId="23" w15:restartNumberingAfterBreak="0">
    <w:nsid w:val="4A6B1D36"/>
    <w:multiLevelType w:val="hybridMultilevel"/>
    <w:tmpl w:val="8FBCB78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B7F03E6"/>
    <w:multiLevelType w:val="hybridMultilevel"/>
    <w:tmpl w:val="61520FC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E595FD0"/>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26"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B5E77DA"/>
    <w:multiLevelType w:val="hybridMultilevel"/>
    <w:tmpl w:val="879E60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1623D85"/>
    <w:multiLevelType w:val="hybridMultilevel"/>
    <w:tmpl w:val="A5EA9B8A"/>
    <w:lvl w:ilvl="0" w:tplc="0C090019">
      <w:start w:val="1"/>
      <w:numFmt w:val="lowerLetter"/>
      <w:lvlText w:val="%1."/>
      <w:lvlJc w:val="left"/>
      <w:pPr>
        <w:ind w:left="1287" w:hanging="360"/>
      </w:pPr>
    </w:lvl>
    <w:lvl w:ilvl="1" w:tplc="0C090019">
      <w:start w:val="1"/>
      <w:numFmt w:val="lowerLetter"/>
      <w:lvlText w:val="%2."/>
      <w:lvlJc w:val="left"/>
      <w:pPr>
        <w:ind w:left="2007" w:hanging="360"/>
      </w:pPr>
    </w:lvl>
    <w:lvl w:ilvl="2" w:tplc="0C09001B">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32" w15:restartNumberingAfterBreak="0">
    <w:nsid w:val="64931E0F"/>
    <w:multiLevelType w:val="hybridMultilevel"/>
    <w:tmpl w:val="C9B85314"/>
    <w:lvl w:ilvl="0" w:tplc="0C090019">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4"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8D44BBA"/>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D176B9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6B4E49"/>
    <w:multiLevelType w:val="hybridMultilevel"/>
    <w:tmpl w:val="F9223CC4"/>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7396D362">
      <w:start w:val="1"/>
      <w:numFmt w:val="lowerLetter"/>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7"/>
  </w:num>
  <w:num w:numId="2">
    <w:abstractNumId w:val="14"/>
  </w:num>
  <w:num w:numId="3">
    <w:abstractNumId w:val="17"/>
  </w:num>
  <w:num w:numId="4">
    <w:abstractNumId w:val="26"/>
  </w:num>
  <w:num w:numId="5">
    <w:abstractNumId w:val="30"/>
  </w:num>
  <w:num w:numId="6">
    <w:abstractNumId w:val="8"/>
  </w:num>
  <w:num w:numId="7">
    <w:abstractNumId w:val="38"/>
  </w:num>
  <w:num w:numId="8">
    <w:abstractNumId w:val="11"/>
  </w:num>
  <w:num w:numId="9">
    <w:abstractNumId w:val="34"/>
  </w:num>
  <w:num w:numId="10">
    <w:abstractNumId w:val="3"/>
  </w:num>
  <w:num w:numId="11">
    <w:abstractNumId w:val="20"/>
  </w:num>
  <w:num w:numId="12">
    <w:abstractNumId w:val="37"/>
  </w:num>
  <w:num w:numId="13">
    <w:abstractNumId w:val="2"/>
  </w:num>
  <w:num w:numId="14">
    <w:abstractNumId w:val="28"/>
  </w:num>
  <w:num w:numId="15">
    <w:abstractNumId w:val="21"/>
  </w:num>
  <w:num w:numId="16">
    <w:abstractNumId w:val="33"/>
  </w:num>
  <w:num w:numId="17">
    <w:abstractNumId w:val="35"/>
  </w:num>
  <w:num w:numId="18">
    <w:abstractNumId w:val="5"/>
  </w:num>
  <w:num w:numId="19">
    <w:abstractNumId w:val="29"/>
  </w:num>
  <w:num w:numId="20">
    <w:abstractNumId w:val="9"/>
  </w:num>
  <w:num w:numId="21">
    <w:abstractNumId w:val="13"/>
  </w:num>
  <w:num w:numId="22">
    <w:abstractNumId w:val="0"/>
  </w:num>
  <w:num w:numId="23">
    <w:abstractNumId w:val="25"/>
  </w:num>
  <w:num w:numId="24">
    <w:abstractNumId w:val="12"/>
  </w:num>
  <w:num w:numId="25">
    <w:abstractNumId w:val="6"/>
  </w:num>
  <w:num w:numId="26">
    <w:abstractNumId w:val="15"/>
  </w:num>
  <w:num w:numId="27">
    <w:abstractNumId w:val="18"/>
  </w:num>
  <w:num w:numId="28">
    <w:abstractNumId w:val="16"/>
  </w:num>
  <w:num w:numId="29">
    <w:abstractNumId w:val="23"/>
  </w:num>
  <w:num w:numId="30">
    <w:abstractNumId w:val="10"/>
  </w:num>
  <w:num w:numId="31">
    <w:abstractNumId w:val="19"/>
  </w:num>
  <w:num w:numId="32">
    <w:abstractNumId w:val="36"/>
  </w:num>
  <w:num w:numId="33">
    <w:abstractNumId w:val="22"/>
  </w:num>
  <w:num w:numId="34">
    <w:abstractNumId w:val="1"/>
  </w:num>
  <w:num w:numId="35">
    <w:abstractNumId w:val="7"/>
  </w:num>
  <w:num w:numId="36">
    <w:abstractNumId w:val="24"/>
  </w:num>
  <w:num w:numId="37">
    <w:abstractNumId w:val="32"/>
  </w:num>
  <w:num w:numId="38">
    <w:abstractNumId w:val="4"/>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item&gt;63&lt;/item&gt;&lt;item&gt;65&lt;/item&gt;&lt;item&gt;66&lt;/item&gt;&lt;item&gt;67&lt;/item&gt;&lt;item&gt;68&lt;/item&gt;&lt;item&gt;69&lt;/item&gt;&lt;item&gt;70&lt;/item&gt;&lt;/record-ids&gt;&lt;/item&gt;&lt;/Libraries&gt;"/>
  </w:docVars>
  <w:rsids>
    <w:rsidRoot w:val="00205997"/>
    <w:rsid w:val="000016C3"/>
    <w:rsid w:val="000021E9"/>
    <w:rsid w:val="00014086"/>
    <w:rsid w:val="000258E2"/>
    <w:rsid w:val="00027F97"/>
    <w:rsid w:val="00033F64"/>
    <w:rsid w:val="00043331"/>
    <w:rsid w:val="00051308"/>
    <w:rsid w:val="0005417F"/>
    <w:rsid w:val="0007160D"/>
    <w:rsid w:val="00076320"/>
    <w:rsid w:val="0008157D"/>
    <w:rsid w:val="00086622"/>
    <w:rsid w:val="000A2A46"/>
    <w:rsid w:val="000C044B"/>
    <w:rsid w:val="000D03F8"/>
    <w:rsid w:val="000D3068"/>
    <w:rsid w:val="000D3720"/>
    <w:rsid w:val="000E72D1"/>
    <w:rsid w:val="00111795"/>
    <w:rsid w:val="0011228C"/>
    <w:rsid w:val="001305DA"/>
    <w:rsid w:val="0015108D"/>
    <w:rsid w:val="00154574"/>
    <w:rsid w:val="001617A6"/>
    <w:rsid w:val="001934E8"/>
    <w:rsid w:val="00196C62"/>
    <w:rsid w:val="001A2420"/>
    <w:rsid w:val="001B1C26"/>
    <w:rsid w:val="001B2A68"/>
    <w:rsid w:val="001D1220"/>
    <w:rsid w:val="001E08B1"/>
    <w:rsid w:val="001E79A9"/>
    <w:rsid w:val="001F37AF"/>
    <w:rsid w:val="00201D91"/>
    <w:rsid w:val="00205997"/>
    <w:rsid w:val="00215E7A"/>
    <w:rsid w:val="00223A83"/>
    <w:rsid w:val="00227FCF"/>
    <w:rsid w:val="00234805"/>
    <w:rsid w:val="002569EB"/>
    <w:rsid w:val="002602CC"/>
    <w:rsid w:val="00272DF9"/>
    <w:rsid w:val="002831E4"/>
    <w:rsid w:val="002861DF"/>
    <w:rsid w:val="002A0790"/>
    <w:rsid w:val="002C6383"/>
    <w:rsid w:val="002E64F7"/>
    <w:rsid w:val="002F3892"/>
    <w:rsid w:val="002F7053"/>
    <w:rsid w:val="002F784B"/>
    <w:rsid w:val="0032001F"/>
    <w:rsid w:val="00321BED"/>
    <w:rsid w:val="003257E0"/>
    <w:rsid w:val="00333534"/>
    <w:rsid w:val="00335933"/>
    <w:rsid w:val="00336094"/>
    <w:rsid w:val="003434E3"/>
    <w:rsid w:val="00345EF0"/>
    <w:rsid w:val="00350878"/>
    <w:rsid w:val="00391742"/>
    <w:rsid w:val="003A04E9"/>
    <w:rsid w:val="003B15E5"/>
    <w:rsid w:val="003B7FD3"/>
    <w:rsid w:val="003C0F2D"/>
    <w:rsid w:val="003D44A1"/>
    <w:rsid w:val="003E79A6"/>
    <w:rsid w:val="003F141C"/>
    <w:rsid w:val="003F3FA2"/>
    <w:rsid w:val="004115DC"/>
    <w:rsid w:val="004146AD"/>
    <w:rsid w:val="00423547"/>
    <w:rsid w:val="00455CF3"/>
    <w:rsid w:val="004622AE"/>
    <w:rsid w:val="004935EC"/>
    <w:rsid w:val="004A2356"/>
    <w:rsid w:val="004A2948"/>
    <w:rsid w:val="004A4F80"/>
    <w:rsid w:val="004A5F90"/>
    <w:rsid w:val="004B46AE"/>
    <w:rsid w:val="004C25F0"/>
    <w:rsid w:val="004C625D"/>
    <w:rsid w:val="004D015A"/>
    <w:rsid w:val="004D473E"/>
    <w:rsid w:val="004D6976"/>
    <w:rsid w:val="004E0316"/>
    <w:rsid w:val="004E5D06"/>
    <w:rsid w:val="004E64ED"/>
    <w:rsid w:val="004F4D71"/>
    <w:rsid w:val="004F6DFB"/>
    <w:rsid w:val="004F7B35"/>
    <w:rsid w:val="00507080"/>
    <w:rsid w:val="005337E0"/>
    <w:rsid w:val="005351AD"/>
    <w:rsid w:val="0055331C"/>
    <w:rsid w:val="005543CB"/>
    <w:rsid w:val="00561CD3"/>
    <w:rsid w:val="005631C3"/>
    <w:rsid w:val="0056343C"/>
    <w:rsid w:val="00567BC9"/>
    <w:rsid w:val="005705B7"/>
    <w:rsid w:val="00573D25"/>
    <w:rsid w:val="00573D9C"/>
    <w:rsid w:val="00581F2A"/>
    <w:rsid w:val="00587507"/>
    <w:rsid w:val="0059709A"/>
    <w:rsid w:val="005A105B"/>
    <w:rsid w:val="005A3887"/>
    <w:rsid w:val="005B21B8"/>
    <w:rsid w:val="005D2497"/>
    <w:rsid w:val="005F123D"/>
    <w:rsid w:val="00615621"/>
    <w:rsid w:val="00621910"/>
    <w:rsid w:val="00627099"/>
    <w:rsid w:val="006454AA"/>
    <w:rsid w:val="006619C9"/>
    <w:rsid w:val="0067369E"/>
    <w:rsid w:val="006755C5"/>
    <w:rsid w:val="00681824"/>
    <w:rsid w:val="0069185D"/>
    <w:rsid w:val="006A405B"/>
    <w:rsid w:val="006A52F3"/>
    <w:rsid w:val="006C547E"/>
    <w:rsid w:val="006C5780"/>
    <w:rsid w:val="006D7FDA"/>
    <w:rsid w:val="006E7905"/>
    <w:rsid w:val="00701A4E"/>
    <w:rsid w:val="00705B85"/>
    <w:rsid w:val="00706EEC"/>
    <w:rsid w:val="00720600"/>
    <w:rsid w:val="00736A0A"/>
    <w:rsid w:val="00762917"/>
    <w:rsid w:val="00787276"/>
    <w:rsid w:val="007B2FF0"/>
    <w:rsid w:val="007B31AF"/>
    <w:rsid w:val="007C6D60"/>
    <w:rsid w:val="007D4753"/>
    <w:rsid w:val="007D65BA"/>
    <w:rsid w:val="00806E19"/>
    <w:rsid w:val="00825721"/>
    <w:rsid w:val="00832709"/>
    <w:rsid w:val="00841710"/>
    <w:rsid w:val="00850593"/>
    <w:rsid w:val="0085356A"/>
    <w:rsid w:val="008544A0"/>
    <w:rsid w:val="00860C56"/>
    <w:rsid w:val="00861D46"/>
    <w:rsid w:val="00862584"/>
    <w:rsid w:val="008661BE"/>
    <w:rsid w:val="00880C06"/>
    <w:rsid w:val="0088199F"/>
    <w:rsid w:val="008819DA"/>
    <w:rsid w:val="00883E79"/>
    <w:rsid w:val="008905AA"/>
    <w:rsid w:val="00890B5F"/>
    <w:rsid w:val="008A0479"/>
    <w:rsid w:val="008B0568"/>
    <w:rsid w:val="008C0D85"/>
    <w:rsid w:val="008C14A0"/>
    <w:rsid w:val="008C2AFF"/>
    <w:rsid w:val="008C377E"/>
    <w:rsid w:val="008C7771"/>
    <w:rsid w:val="008D7C99"/>
    <w:rsid w:val="008E07DB"/>
    <w:rsid w:val="008F1C61"/>
    <w:rsid w:val="008F29B1"/>
    <w:rsid w:val="008F3FC5"/>
    <w:rsid w:val="009006CF"/>
    <w:rsid w:val="0090320F"/>
    <w:rsid w:val="00921131"/>
    <w:rsid w:val="00923747"/>
    <w:rsid w:val="0092568B"/>
    <w:rsid w:val="00925C2F"/>
    <w:rsid w:val="00934DBC"/>
    <w:rsid w:val="00963106"/>
    <w:rsid w:val="00970017"/>
    <w:rsid w:val="00975F36"/>
    <w:rsid w:val="00976169"/>
    <w:rsid w:val="00985ACC"/>
    <w:rsid w:val="009A151C"/>
    <w:rsid w:val="009C03D1"/>
    <w:rsid w:val="009C3D3A"/>
    <w:rsid w:val="009C5526"/>
    <w:rsid w:val="009C6092"/>
    <w:rsid w:val="009F719F"/>
    <w:rsid w:val="00A2171B"/>
    <w:rsid w:val="00A21943"/>
    <w:rsid w:val="00A238DF"/>
    <w:rsid w:val="00A25966"/>
    <w:rsid w:val="00A27FAE"/>
    <w:rsid w:val="00A35944"/>
    <w:rsid w:val="00A40699"/>
    <w:rsid w:val="00A416DD"/>
    <w:rsid w:val="00A43562"/>
    <w:rsid w:val="00A45CE3"/>
    <w:rsid w:val="00A51856"/>
    <w:rsid w:val="00A64076"/>
    <w:rsid w:val="00A66477"/>
    <w:rsid w:val="00A710AB"/>
    <w:rsid w:val="00A71B2F"/>
    <w:rsid w:val="00A94850"/>
    <w:rsid w:val="00AA352C"/>
    <w:rsid w:val="00AC1FAD"/>
    <w:rsid w:val="00AC7011"/>
    <w:rsid w:val="00AC7F3E"/>
    <w:rsid w:val="00AD3F7D"/>
    <w:rsid w:val="00AE2BCB"/>
    <w:rsid w:val="00AE685A"/>
    <w:rsid w:val="00AE6C27"/>
    <w:rsid w:val="00AE7FEE"/>
    <w:rsid w:val="00AF2465"/>
    <w:rsid w:val="00B01010"/>
    <w:rsid w:val="00B068EC"/>
    <w:rsid w:val="00B10CEC"/>
    <w:rsid w:val="00B163FB"/>
    <w:rsid w:val="00B1768A"/>
    <w:rsid w:val="00B23E49"/>
    <w:rsid w:val="00B3022B"/>
    <w:rsid w:val="00B305A4"/>
    <w:rsid w:val="00B3063F"/>
    <w:rsid w:val="00B36CE5"/>
    <w:rsid w:val="00B37261"/>
    <w:rsid w:val="00B40EBC"/>
    <w:rsid w:val="00B46797"/>
    <w:rsid w:val="00B5190C"/>
    <w:rsid w:val="00B54415"/>
    <w:rsid w:val="00B561C3"/>
    <w:rsid w:val="00B64675"/>
    <w:rsid w:val="00B67CD1"/>
    <w:rsid w:val="00B71E2F"/>
    <w:rsid w:val="00B8399A"/>
    <w:rsid w:val="00B87FAA"/>
    <w:rsid w:val="00B92926"/>
    <w:rsid w:val="00B93577"/>
    <w:rsid w:val="00BA3D72"/>
    <w:rsid w:val="00BA47E1"/>
    <w:rsid w:val="00BB2470"/>
    <w:rsid w:val="00BB393B"/>
    <w:rsid w:val="00BB5C2D"/>
    <w:rsid w:val="00BC1550"/>
    <w:rsid w:val="00BC193F"/>
    <w:rsid w:val="00BC3733"/>
    <w:rsid w:val="00BE1D46"/>
    <w:rsid w:val="00BF5A50"/>
    <w:rsid w:val="00C1074A"/>
    <w:rsid w:val="00C129BD"/>
    <w:rsid w:val="00C16DD1"/>
    <w:rsid w:val="00C22238"/>
    <w:rsid w:val="00C32545"/>
    <w:rsid w:val="00C33BB0"/>
    <w:rsid w:val="00C447FC"/>
    <w:rsid w:val="00C47C46"/>
    <w:rsid w:val="00C614C3"/>
    <w:rsid w:val="00C6397C"/>
    <w:rsid w:val="00C71CCD"/>
    <w:rsid w:val="00C819F8"/>
    <w:rsid w:val="00C9132B"/>
    <w:rsid w:val="00C95DC6"/>
    <w:rsid w:val="00CA7A69"/>
    <w:rsid w:val="00CB705B"/>
    <w:rsid w:val="00CD0E3F"/>
    <w:rsid w:val="00CD54F8"/>
    <w:rsid w:val="00CE22F7"/>
    <w:rsid w:val="00CE2369"/>
    <w:rsid w:val="00CE28F6"/>
    <w:rsid w:val="00D06425"/>
    <w:rsid w:val="00D23FD8"/>
    <w:rsid w:val="00D240A4"/>
    <w:rsid w:val="00D2600C"/>
    <w:rsid w:val="00D31890"/>
    <w:rsid w:val="00D3717F"/>
    <w:rsid w:val="00D44440"/>
    <w:rsid w:val="00D47C68"/>
    <w:rsid w:val="00D502DF"/>
    <w:rsid w:val="00D55EB7"/>
    <w:rsid w:val="00D66AC6"/>
    <w:rsid w:val="00D77BD2"/>
    <w:rsid w:val="00D8667E"/>
    <w:rsid w:val="00DA13F8"/>
    <w:rsid w:val="00DA7897"/>
    <w:rsid w:val="00DB0782"/>
    <w:rsid w:val="00DB7468"/>
    <w:rsid w:val="00DC122A"/>
    <w:rsid w:val="00DD3B6A"/>
    <w:rsid w:val="00DE307C"/>
    <w:rsid w:val="00DE7781"/>
    <w:rsid w:val="00DF4E99"/>
    <w:rsid w:val="00DF75BC"/>
    <w:rsid w:val="00DF7C71"/>
    <w:rsid w:val="00E10BEE"/>
    <w:rsid w:val="00E10E78"/>
    <w:rsid w:val="00E22C49"/>
    <w:rsid w:val="00E24AE9"/>
    <w:rsid w:val="00E41F42"/>
    <w:rsid w:val="00E42520"/>
    <w:rsid w:val="00E53731"/>
    <w:rsid w:val="00E64D9B"/>
    <w:rsid w:val="00E84017"/>
    <w:rsid w:val="00E91A79"/>
    <w:rsid w:val="00E94E0C"/>
    <w:rsid w:val="00EA1736"/>
    <w:rsid w:val="00EB301C"/>
    <w:rsid w:val="00EB3FB4"/>
    <w:rsid w:val="00EC0232"/>
    <w:rsid w:val="00EC23D1"/>
    <w:rsid w:val="00EC5B34"/>
    <w:rsid w:val="00EC6AB8"/>
    <w:rsid w:val="00EE2C67"/>
    <w:rsid w:val="00EF1023"/>
    <w:rsid w:val="00EF473E"/>
    <w:rsid w:val="00F00B74"/>
    <w:rsid w:val="00F01DCC"/>
    <w:rsid w:val="00F06713"/>
    <w:rsid w:val="00F24045"/>
    <w:rsid w:val="00F267BD"/>
    <w:rsid w:val="00F30CAE"/>
    <w:rsid w:val="00F35353"/>
    <w:rsid w:val="00F477D0"/>
    <w:rsid w:val="00F50E19"/>
    <w:rsid w:val="00F57095"/>
    <w:rsid w:val="00F62550"/>
    <w:rsid w:val="00F81CB3"/>
    <w:rsid w:val="00F938A0"/>
    <w:rsid w:val="00F95819"/>
    <w:rsid w:val="00FB7E31"/>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E9F8FE15-D085-497B-86F5-BC1B55067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5E7A"/>
    <w:pPr>
      <w:spacing w:line="360" w:lineRule="auto"/>
    </w:pPr>
    <w:rPr>
      <w:rFonts w:ascii="Times New Roman" w:hAnsi="Times New Roman"/>
      <w:sz w:val="22"/>
    </w:rPr>
  </w:style>
  <w:style w:type="paragraph" w:styleId="Heading1">
    <w:name w:val="heading 1"/>
    <w:basedOn w:val="Normal"/>
    <w:next w:val="Normal"/>
    <w:link w:val="Heading1Char"/>
    <w:uiPriority w:val="9"/>
    <w:qFormat/>
    <w:rsid w:val="00336094"/>
    <w:pPr>
      <w:keepNext/>
      <w:keepLines/>
      <w:spacing w:before="360" w:after="40" w:line="240" w:lineRule="auto"/>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D502DF"/>
    <w:pPr>
      <w:keepNext/>
      <w:keepLines/>
      <w:spacing w:before="80" w:after="0" w:line="240" w:lineRule="auto"/>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D502DF"/>
    <w:pPr>
      <w:keepNext/>
      <w:keepLines/>
      <w:spacing w:before="80" w:after="0" w:line="240" w:lineRule="auto"/>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D502DF"/>
    <w:pPr>
      <w:keepNext/>
      <w:keepLines/>
      <w:spacing w:before="80" w:after="0"/>
      <w:outlineLvl w:val="3"/>
    </w:pPr>
    <w:rPr>
      <w:rFonts w:eastAsiaTheme="majorEastAsia" w:cstheme="majorBidi"/>
      <w:szCs w:val="22"/>
    </w:rPr>
  </w:style>
  <w:style w:type="paragraph" w:styleId="Heading5">
    <w:name w:val="heading 5"/>
    <w:basedOn w:val="Normal"/>
    <w:next w:val="Normal"/>
    <w:link w:val="Heading5Char"/>
    <w:uiPriority w:val="9"/>
    <w:unhideWhenUsed/>
    <w:qFormat/>
    <w:rsid w:val="00336094"/>
    <w:pPr>
      <w:keepNext/>
      <w:keepLines/>
      <w:spacing w:before="40" w:after="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33609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3609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3609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3609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37AF"/>
    <w:pPr>
      <w:spacing w:after="0" w:line="240" w:lineRule="auto"/>
      <w:contextualSpacing/>
      <w:jc w:val="center"/>
    </w:pPr>
    <w:rPr>
      <w:rFonts w:eastAsiaTheme="majorEastAsia" w:cstheme="majorBidi"/>
      <w:color w:val="262626" w:themeColor="text1" w:themeTint="D9"/>
      <w:spacing w:val="-15"/>
      <w:sz w:val="48"/>
      <w:szCs w:val="96"/>
    </w:rPr>
  </w:style>
  <w:style w:type="character" w:customStyle="1" w:styleId="TitleChar">
    <w:name w:val="Title Char"/>
    <w:basedOn w:val="DefaultParagraphFont"/>
    <w:link w:val="Title"/>
    <w:uiPriority w:val="10"/>
    <w:rsid w:val="001F37AF"/>
    <w:rPr>
      <w:rFonts w:ascii="Times New Roman" w:eastAsiaTheme="majorEastAsia" w:hAnsi="Times New Roman" w:cstheme="majorBidi"/>
      <w:color w:val="262626" w:themeColor="text1" w:themeTint="D9"/>
      <w:spacing w:val="-15"/>
      <w:sz w:val="48"/>
      <w:szCs w:val="96"/>
    </w:rPr>
  </w:style>
  <w:style w:type="character" w:customStyle="1" w:styleId="Heading1Char">
    <w:name w:val="Heading 1 Char"/>
    <w:basedOn w:val="DefaultParagraphFont"/>
    <w:link w:val="Heading1"/>
    <w:uiPriority w:val="9"/>
    <w:rsid w:val="00336094"/>
    <w:rPr>
      <w:rFonts w:ascii="Times New Roman" w:eastAsiaTheme="majorEastAsia" w:hAnsi="Times New Roman" w:cstheme="majorBidi"/>
      <w:sz w:val="40"/>
      <w:szCs w:val="40"/>
    </w:rPr>
  </w:style>
  <w:style w:type="paragraph" w:styleId="TOCHeading">
    <w:name w:val="TOC Heading"/>
    <w:basedOn w:val="Heading1"/>
    <w:next w:val="Normal"/>
    <w:uiPriority w:val="39"/>
    <w:unhideWhenUsed/>
    <w:qFormat/>
    <w:rsid w:val="00336094"/>
    <w:pPr>
      <w:outlineLvl w:val="9"/>
    </w:pPr>
  </w:style>
  <w:style w:type="character" w:customStyle="1" w:styleId="Heading2Char">
    <w:name w:val="Heading 2 Char"/>
    <w:basedOn w:val="DefaultParagraphFont"/>
    <w:link w:val="Heading2"/>
    <w:uiPriority w:val="9"/>
    <w:rsid w:val="00D502DF"/>
    <w:rPr>
      <w:rFonts w:ascii="Times New Roman" w:eastAsiaTheme="majorEastAsia" w:hAnsi="Times New Roman" w:cstheme="majorBidi"/>
      <w:sz w:val="28"/>
      <w:szCs w:val="28"/>
    </w:rPr>
  </w:style>
  <w:style w:type="character" w:customStyle="1" w:styleId="Heading3Char">
    <w:name w:val="Heading 3 Char"/>
    <w:basedOn w:val="DefaultParagraphFont"/>
    <w:link w:val="Heading3"/>
    <w:uiPriority w:val="9"/>
    <w:rsid w:val="00D502D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D502DF"/>
    <w:rPr>
      <w:rFonts w:ascii="Times New Roman" w:eastAsiaTheme="majorEastAsia" w:hAnsi="Times New Roman" w:cstheme="majorBidi"/>
      <w:sz w:val="22"/>
      <w:szCs w:val="22"/>
    </w:rPr>
  </w:style>
  <w:style w:type="character" w:customStyle="1" w:styleId="Heading5Char">
    <w:name w:val="Heading 5 Char"/>
    <w:basedOn w:val="DefaultParagraphFont"/>
    <w:link w:val="Heading5"/>
    <w:uiPriority w:val="9"/>
    <w:rsid w:val="0033609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3609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3609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3609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36094"/>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36094"/>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33609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36094"/>
    <w:rPr>
      <w:rFonts w:asciiTheme="majorHAnsi" w:eastAsiaTheme="majorEastAsia" w:hAnsiTheme="majorHAnsi" w:cstheme="majorBidi"/>
      <w:sz w:val="30"/>
      <w:szCs w:val="30"/>
    </w:rPr>
  </w:style>
  <w:style w:type="character" w:styleId="Strong">
    <w:name w:val="Strong"/>
    <w:basedOn w:val="DefaultParagraphFont"/>
    <w:uiPriority w:val="22"/>
    <w:qFormat/>
    <w:rsid w:val="00336094"/>
    <w:rPr>
      <w:b/>
      <w:bCs/>
    </w:rPr>
  </w:style>
  <w:style w:type="character" w:styleId="Emphasis">
    <w:name w:val="Emphasis"/>
    <w:basedOn w:val="DefaultParagraphFont"/>
    <w:uiPriority w:val="20"/>
    <w:qFormat/>
    <w:rsid w:val="00336094"/>
    <w:rPr>
      <w:i/>
      <w:iCs/>
      <w:color w:val="70AD47" w:themeColor="accent6"/>
    </w:rPr>
  </w:style>
  <w:style w:type="paragraph" w:styleId="NoSpacing">
    <w:name w:val="No Spacing"/>
    <w:uiPriority w:val="1"/>
    <w:qFormat/>
    <w:rsid w:val="00336094"/>
    <w:pPr>
      <w:spacing w:after="0" w:line="240" w:lineRule="auto"/>
    </w:pPr>
  </w:style>
  <w:style w:type="paragraph" w:styleId="Quote">
    <w:name w:val="Quote"/>
    <w:basedOn w:val="Normal"/>
    <w:next w:val="Normal"/>
    <w:link w:val="QuoteChar"/>
    <w:uiPriority w:val="29"/>
    <w:qFormat/>
    <w:rsid w:val="0033609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36094"/>
    <w:rPr>
      <w:i/>
      <w:iCs/>
      <w:color w:val="262626" w:themeColor="text1" w:themeTint="D9"/>
    </w:rPr>
  </w:style>
  <w:style w:type="paragraph" w:styleId="IntenseQuote">
    <w:name w:val="Intense Quote"/>
    <w:basedOn w:val="Normal"/>
    <w:next w:val="Normal"/>
    <w:link w:val="IntenseQuoteChar"/>
    <w:uiPriority w:val="30"/>
    <w:qFormat/>
    <w:rsid w:val="0033609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3609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36094"/>
    <w:rPr>
      <w:i/>
      <w:iCs/>
    </w:rPr>
  </w:style>
  <w:style w:type="character" w:styleId="IntenseEmphasis">
    <w:name w:val="Intense Emphasis"/>
    <w:basedOn w:val="DefaultParagraphFont"/>
    <w:uiPriority w:val="21"/>
    <w:qFormat/>
    <w:rsid w:val="00336094"/>
    <w:rPr>
      <w:b/>
      <w:bCs/>
      <w:i/>
      <w:iCs/>
    </w:rPr>
  </w:style>
  <w:style w:type="character" w:styleId="SubtleReference">
    <w:name w:val="Subtle Reference"/>
    <w:basedOn w:val="DefaultParagraphFont"/>
    <w:uiPriority w:val="31"/>
    <w:qFormat/>
    <w:rsid w:val="00336094"/>
    <w:rPr>
      <w:smallCaps/>
      <w:color w:val="595959" w:themeColor="text1" w:themeTint="A6"/>
    </w:rPr>
  </w:style>
  <w:style w:type="character" w:styleId="IntenseReference">
    <w:name w:val="Intense Reference"/>
    <w:basedOn w:val="DefaultParagraphFont"/>
    <w:uiPriority w:val="32"/>
    <w:qFormat/>
    <w:rsid w:val="00336094"/>
    <w:rPr>
      <w:b/>
      <w:bCs/>
      <w:smallCaps/>
      <w:color w:val="70AD47" w:themeColor="accent6"/>
    </w:rPr>
  </w:style>
  <w:style w:type="character" w:styleId="BookTitle">
    <w:name w:val="Book Title"/>
    <w:basedOn w:val="DefaultParagraphFont"/>
    <w:uiPriority w:val="33"/>
    <w:qFormat/>
    <w:rsid w:val="00336094"/>
    <w:rPr>
      <w:b/>
      <w:bCs/>
      <w:caps w:val="0"/>
      <w:smallCaps/>
      <w:spacing w:val="7"/>
      <w:sz w:val="21"/>
      <w:szCs w:val="21"/>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sz w:val="20"/>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sz w:val="20"/>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after="0" w:line="240" w:lineRule="auto"/>
    </w:pPr>
  </w:style>
  <w:style w:type="paragraph" w:styleId="Header">
    <w:name w:val="header"/>
    <w:basedOn w:val="Normal"/>
    <w:link w:val="HeaderChar"/>
    <w:uiPriority w:val="99"/>
    <w:unhideWhenUsed/>
    <w:rsid w:val="00D06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24045"/>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82552">
      <w:bodyDiv w:val="1"/>
      <w:marLeft w:val="0"/>
      <w:marRight w:val="0"/>
      <w:marTop w:val="0"/>
      <w:marBottom w:val="0"/>
      <w:divBdr>
        <w:top w:val="none" w:sz="0" w:space="0" w:color="auto"/>
        <w:left w:val="none" w:sz="0" w:space="0" w:color="auto"/>
        <w:bottom w:val="none" w:sz="0" w:space="0" w:color="auto"/>
        <w:right w:val="none" w:sz="0" w:space="0" w:color="auto"/>
      </w:divBdr>
    </w:div>
    <w:div w:id="141428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hyperlink" Target="http://www.olympus-ims.com/en/applications-and-solutions/introductory-ultrasonics/introduction-flaw-detection/"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au.mathworks.com/matlabcentral/fileexchange/48052-simulate-quadrotor-in-simulink-with-simmechanics" TargetMode="Externa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www.olympus-ims.com/en/ndt-tutorials/instrumententation/combined/"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768415872"/>
        <c:axId val="768415088"/>
      </c:barChart>
      <c:catAx>
        <c:axId val="76841587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8415088"/>
        <c:crosses val="autoZero"/>
        <c:auto val="1"/>
        <c:lblAlgn val="ctr"/>
        <c:lblOffset val="100"/>
        <c:noMultiLvlLbl val="0"/>
      </c:catAx>
      <c:valAx>
        <c:axId val="768415088"/>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8415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A2"/>
    <w:rsid w:val="000121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21A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DD323-ABDC-4D0C-BFC0-D4C62D870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6</TotalTime>
  <Pages>46</Pages>
  <Words>11930</Words>
  <Characters>68001</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2</cp:revision>
  <cp:lastPrinted>2015-05-11T03:42:00Z</cp:lastPrinted>
  <dcterms:created xsi:type="dcterms:W3CDTF">2015-10-08T08:00:00Z</dcterms:created>
  <dcterms:modified xsi:type="dcterms:W3CDTF">2015-10-13T23:34:00Z</dcterms:modified>
</cp:coreProperties>
</file>